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DB3F9C">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DB3F9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DB3F9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DB3F9C">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DB3F9C"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DB3F9C">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DB3F9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DB3F9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DB3F9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DB3F9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DB3F9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DB3F9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DB3F9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DB3F9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DB3F9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DB3F9C">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DB3F9C">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DB3F9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DB3F9C">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301D1461" w:rsidR="00426434" w:rsidRDefault="00DB3F9C"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1</w:t>
            </w:r>
            <w:r w:rsidR="00426434" w:rsidRPr="00E8117F">
              <w:rPr>
                <w:rFonts w:asciiTheme="majorBidi" w:hAnsiTheme="majorBidi" w:cstheme="majorBidi"/>
                <w:noProof/>
                <w:webHidden/>
              </w:rPr>
              <w:fldChar w:fldCharType="end"/>
            </w:r>
          </w:hyperlink>
        </w:p>
        <w:p w14:paraId="79DD2393" w14:textId="05578E86" w:rsidR="00426434" w:rsidRDefault="00B646D4" w:rsidP="00426434">
          <w:pPr>
            <w:pStyle w:val="TOC1"/>
            <w:tabs>
              <w:tab w:val="right" w:leader="dot" w:pos="8780"/>
            </w:tabs>
            <w:rPr>
              <w:rFonts w:asciiTheme="majorBidi" w:hAnsiTheme="majorBidi" w:cstheme="majorBidi"/>
              <w:noProof/>
            </w:rPr>
          </w:pPr>
          <w:r>
            <w:t>APPENDIX B: SOLUTION IMPACTS ……………………………………………………………………………………………………42</w:t>
          </w:r>
          <w:hyperlink w:anchor="_Toc89086206" w:history="1"/>
        </w:p>
        <w:p w14:paraId="764538C3" w14:textId="77777777" w:rsidR="00426434" w:rsidRPr="00426434" w:rsidRDefault="00426434" w:rsidP="00426434"/>
        <w:p w14:paraId="6B6F7009" w14:textId="4DB94F0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6"/>
      <w:bookmarkEnd w:id="7"/>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DB3F9C">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DB3F9C">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DB3F9C">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DB3F9C">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DB3F9C">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DB3F9C">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DB3F9C">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DB3F9C">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78B8AE8A"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r w:rsidR="000330D1">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ul.com/services/battery-safety-testing","accessed":{"date-parts":[["2021","10","24"]]},"id":"ITEM-1","issued":{"date-parts":[["0"]]},"title":"Battery Safety Testing and Certification | UL","type":"webpage"},"uris":["http://www.mendeley.com/documents/?uuid=f8cfd9be-cd90-3f42-b5df-c2499531e473"]}],"mendeley":{"formattedCitation":"[1]","plainTextFormattedCitation":"[1]","previouslyFormattedCitation":"[1]"},"properties":{"noteIndex":0},"schema":"https://github.com/citation-style-language/schema/raw/master/csl-citation.json"}</w:instrText>
      </w:r>
      <w:r w:rsidR="000330D1">
        <w:rPr>
          <w:rFonts w:asciiTheme="majorBidi" w:hAnsiTheme="majorBidi" w:cstheme="majorBidi"/>
        </w:rPr>
        <w:fldChar w:fldCharType="separate"/>
      </w:r>
      <w:r w:rsidR="000330D1" w:rsidRPr="000330D1">
        <w:rPr>
          <w:rFonts w:asciiTheme="majorBidi" w:hAnsiTheme="majorBidi" w:cstheme="majorBidi"/>
          <w:noProof/>
        </w:rPr>
        <w:t>[1]</w:t>
      </w:r>
      <w:r w:rsidR="000330D1">
        <w:rPr>
          <w:rFonts w:asciiTheme="majorBidi" w:hAnsiTheme="majorBidi" w:cstheme="majorBidi"/>
        </w:rPr>
        <w:fldChar w:fldCharType="end"/>
      </w:r>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3AB3684C"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bookmarkEnd w:id="38"/>
      <w:bookmarkEnd w:id="39"/>
      <w:r w:rsidR="00FD016F" w:rsidRPr="00FD016F">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URL":"https://www.researchgate.net/publication/344513432_Smart_Drone_Delivery_System","accessed":{"date-parts":[["2021","11","30"]]},"author":[{"dropping-particle":"","family":"Waykule","given":"Jyoti","non-dropping-particle":"","parse-names":false,"suffix":""}],"id":"ITEM-1","issued":{"date-parts":[["0"]]},"title":"(PDF) Smart Drone Delivery System","type":"webpage"},"uris":["http://www.mendeley.com/documents/?uuid=3e9f1f93-28ef-35a3-831f-6c587f6f128e"]}],"mendeley":{"formattedCitation":"[2]","plainTextFormattedCitation":"[2]","previouslyFormattedCitation":"[2]"},"properties":{"noteIndex":0},"schema":"https://github.com/citation-style-language/schema/raw/master/csl-citation.json"}</w:instrText>
      </w:r>
      <w:r w:rsidR="00FD016F" w:rsidRPr="00FD016F">
        <w:rPr>
          <w:rFonts w:asciiTheme="majorBidi" w:hAnsiTheme="majorBidi" w:cstheme="majorBidi"/>
          <w:b/>
          <w:lang w:val="en-GB"/>
        </w:rPr>
        <w:fldChar w:fldCharType="separate"/>
      </w:r>
      <w:r w:rsidR="000330D1" w:rsidRPr="000330D1">
        <w:rPr>
          <w:rFonts w:asciiTheme="majorBidi" w:hAnsiTheme="majorBidi" w:cstheme="majorBidi"/>
          <w:noProof/>
          <w:lang w:val="en-GB"/>
        </w:rPr>
        <w:t>[2]</w:t>
      </w:r>
      <w:r w:rsidR="00FD016F" w:rsidRPr="00FD016F">
        <w:rPr>
          <w:rFonts w:asciiTheme="majorBidi" w:hAnsiTheme="majorBidi" w:cstheme="majorBidi"/>
          <w:b/>
          <w:lang w:val="en-GB"/>
        </w:rPr>
        <w:fldChar w:fldCharType="end"/>
      </w:r>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w:t>
      </w:r>
      <w:proofErr w:type="gramStart"/>
      <w:r w:rsidRPr="00E8117F">
        <w:rPr>
          <w:rFonts w:asciiTheme="majorBidi" w:hAnsiTheme="majorBidi" w:cstheme="majorBidi"/>
        </w:rPr>
        <w:t xml:space="preserve">.  </w:t>
      </w:r>
      <w:proofErr w:type="gramEnd"/>
      <w:r w:rsidRPr="00E8117F">
        <w:rPr>
          <w:rFonts w:asciiTheme="majorBidi" w:hAnsiTheme="majorBidi" w:cstheme="majorBidi"/>
        </w:rPr>
        <w:t>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70A8919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w:t>
      </w:r>
      <w:r w:rsidRPr="00BD65B5">
        <w:rPr>
          <w:rFonts w:asciiTheme="majorBidi" w:hAnsiTheme="majorBidi" w:cstheme="majorBidi"/>
          <w:b/>
          <w:lang w:val="en-GB"/>
        </w:rPr>
        <w:t xml:space="preserve"> </w:t>
      </w:r>
      <w:bookmarkEnd w:id="46"/>
      <w:bookmarkEnd w:id="47"/>
      <w:r w:rsidR="00FD016F"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DOI":"10.1109/ICRA.2015.7139274","ISBN":"9781479969234","ISSN":"10504729","abstract":"We have developed a new type of robot which accompanies the healthcare professionals making medical rounds in patient's bedrooms at hospitals. This novel robot mainly executes two tasks: the carrying armamentarium of round medical supplies and the recording electronic health data on rounds. An omni-directional mobile mechanism and a human tracking control system to follow a specified medical professionals realize smooth transfer movement from the nurses' station to patient's bedroom. Electronic health data on rounds is automatically recorded by using a CCD camera and a voice recorder. When the robot is connected via a cable to a medical data server in nurses' station, the robot transmits the patients' data to the server and receives new patients' information.","author":[{"dropping-particle":"","family":"Tasaki","given":"R.","non-dropping-particle":"","parse-names":false,"suffix":""},{"dropping-particle":"","family":"Kitazaki","given":"M.","non-dropping-particle":"","parse-names":false,"suffix":""},{"dropping-particle":"","family":"Miura","given":"J.","non-dropping-particle":"","parse-names":false,"suffix":""},{"dropping-particle":"","family":"Terashima","given":"K.","non-dropping-particle":"","parse-names":false,"suffix":""}],"container-title":"Proceedings - IEEE International Conference on Robotics and Automation","id":"ITEM-1","issue":"June","issued":{"date-parts":[["2015","6","29"]]},"page":"829-834","publisher":"Institute of Electrical and Electronics Engineers Inc.","title":"Prototype design of medical round supporting robot 'Terapio'","type":"article-journal","volume":"2015-June"},"uris":["http://www.mendeley.com/documents/?uuid=7c824513-2eb8-36f5-b5b9-9e57fbcbda53"]}],"mendeley":{"formattedCitation":"[3]","plainTextFormattedCitation":"[3]","previouslyFormattedCitation":"[3]"},"properties":{"noteIndex":0},"schema":"https://github.com/citation-style-language/schema/raw/master/csl-citation.json"}</w:instrText>
      </w:r>
      <w:r w:rsidR="00FD016F"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3]</w:t>
      </w:r>
      <w:r w:rsidR="00FD016F" w:rsidRPr="00BD65B5">
        <w:rPr>
          <w:rFonts w:asciiTheme="majorBidi" w:hAnsiTheme="majorBidi" w:cstheme="majorBidi"/>
          <w:b/>
          <w:lang w:val="en-GB"/>
        </w:rPr>
        <w:fldChar w:fldCharType="end"/>
      </w:r>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w:t>
      </w:r>
      <w:proofErr w:type="gramStart"/>
      <w:r w:rsidRPr="00E8117F">
        <w:rPr>
          <w:rFonts w:asciiTheme="majorBidi" w:hAnsiTheme="majorBidi" w:cstheme="majorBidi"/>
        </w:rPr>
        <w:t>tool</w:t>
      </w:r>
      <w:proofErr w:type="gramEnd"/>
      <w:r w:rsidRPr="00E8117F">
        <w:rPr>
          <w:rFonts w:asciiTheme="majorBidi" w:hAnsiTheme="majorBidi" w:cstheme="majorBidi"/>
        </w:rPr>
        <w:t xml:space="preserve">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38474AC0"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 xml:space="preserve">Case Study#3: Design and Development of Autonomous Delivery Robot </w:t>
      </w:r>
      <w:bookmarkEnd w:id="52"/>
      <w:bookmarkEnd w:id="53"/>
      <w:r w:rsidR="00BD65B5"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abstract":"The field of autonomous robotics is growing at a rapid rate. The trend to use\nincreasingly more sensors in vehicles is driven both by legislation and\nconsumer demands for higher safety and reliable service. Nowadays, robots are\nfound everywhere, ranging from homes, hospitals to industries, and military\noperations. Autonomous robots are developed to be robust enough to work beside\nhumans and to carry out jobs efficiently. Humans have a natural sense of\nunderstanding of the physical forces acting around them like gravity, sense of\nmotion, etc. which are not taught explicitly but are developed naturally.\nHowever, this is not the case with robots. To make the robot fully autonomous\nand competent to work with humans, the robot must be able to perceive the\nsituation and devise a plan for smooth operation, considering all the\nadversities that may occur while carrying out the tasks. In this thesis, we\npresent an autonomous mobile robot platform that delivers the package within\nthe VNIT campus without any human intercommunication. From an initial\nuser-supplied geographic target location, the system plans an optimized path\nand autonomously navigates through it. The entire pipeline of an autonomous\nrobot working in outdoor environments is explained in detail in this thesis.","author":[{"dropping-particle":"","family":"Gujarathi","given":"Aniket","non-dropping-particle":"","parse-names":false,"suffix":""},{"dropping-particle":"","family":"Kulkarni","given":"Akshay","non-dropping-particle":"","parse-names":false,"suffix":""},{"dropping-particle":"","family":"Patil","given":"Unmesh","non-dropping-particle":"","parse-names":false,"suffix":""},{"dropping-particle":"","family":"Phalak","given":"Yogesh","non-dropping-particle":"","parse-names":false,"suffix":""},{"dropping-particle":"","family":"Deotalu","given":"Rajeshree","non-dropping-particle":"","parse-names":false,"suffix":""},{"dropping-particle":"","family":"Jain","given":"Aman","non-dropping-particle":"","parse-names":false,"suffix":""},{"dropping-particle":"","family":"Panchi","given":"Navid","non-dropping-particle":"","parse-names":false,"suffix":""},{"dropping-particle":"","family":"Dhabale","given":"Ashwin","non-dropping-particle":"","parse-names":false,"suffix":""},{"dropping-particle":"","family":"Chiddarwar","given":"Shital","non-dropping-particle":"","parse-names":false,"suffix":""}],"id":"ITEM-1","issued":{"date-parts":[["2021","3","16"]]},"title":"Design and Development of Autonomous Delivery Robot","type":"article-journal"},"uris":["http://www.mendeley.com/documents/?uuid=7325d5b3-374b-317c-acf5-0fce0d769176"]}],"mendeley":{"formattedCitation":"[4]","plainTextFormattedCitation":"[4]","previouslyFormattedCitation":"[4]"},"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4]</w:t>
      </w:r>
      <w:r w:rsidR="00BD65B5" w:rsidRPr="00BD65B5">
        <w:rPr>
          <w:rFonts w:asciiTheme="majorBidi" w:hAnsiTheme="majorBidi" w:cstheme="majorBidi"/>
          <w:b/>
          <w:lang w:val="en-GB"/>
        </w:rPr>
        <w:fldChar w:fldCharType="end"/>
      </w:r>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10118EF6"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w:t>
      </w:r>
      <w:r w:rsidRPr="00BD65B5">
        <w:rPr>
          <w:rFonts w:asciiTheme="majorBidi" w:hAnsiTheme="majorBidi" w:cstheme="majorBidi"/>
          <w:b/>
          <w:lang w:val="en-GB"/>
        </w:rPr>
        <w:t xml:space="preserve"> </w:t>
      </w:r>
      <w:bookmarkEnd w:id="56"/>
      <w:bookmarkEnd w:id="57"/>
      <w:r w:rsidR="00BD65B5" w:rsidRPr="00BD65B5">
        <w:rPr>
          <w:rFonts w:asciiTheme="majorBidi" w:hAnsiTheme="majorBidi" w:cstheme="majorBidi"/>
          <w:b/>
          <w:lang w:val="en-GB"/>
        </w:rPr>
        <w:fldChar w:fldCharType="begin" w:fldLock="1"/>
      </w:r>
      <w:r w:rsidR="001643CA">
        <w:rPr>
          <w:rFonts w:asciiTheme="majorBidi" w:hAnsiTheme="majorBidi" w:cstheme="majorBidi"/>
          <w:b/>
          <w:lang w:val="en-GB"/>
        </w:rPr>
        <w:instrText>ADDIN CSL_CITATION {"citationItems":[{"id":"ITEM-1","itemData":{"URL":"https://www.tomshardware.com/news/raspberry-pi-delivery-robot-droiid","accessed":{"date-parts":[["2021","11","30"]]},"id":"ITEM-1","issued":{"date-parts":[["0"]]},"title":"This Raspberry Pi Delivery Robot is Controlled by Live Stream Chat | Tom's Hardware","type":"webpage"},"uris":["http://www.mendeley.com/documents/?uuid=125a1d52-c902-3ca5-933c-31c1f3027e38"]}],"mendeley":{"formattedCitation":"[5]","plainTextFormattedCitation":"[5]","previouslyFormattedCitation":"[5]"},"properties":{"noteIndex":0},"schema":"https://github.com/citation-style-language/schema/raw/master/csl-citation.json"}</w:instrText>
      </w:r>
      <w:r w:rsidR="00BD65B5" w:rsidRPr="00BD65B5">
        <w:rPr>
          <w:rFonts w:asciiTheme="majorBidi" w:hAnsiTheme="majorBidi" w:cstheme="majorBidi"/>
          <w:b/>
          <w:lang w:val="en-GB"/>
        </w:rPr>
        <w:fldChar w:fldCharType="separate"/>
      </w:r>
      <w:r w:rsidR="000330D1" w:rsidRPr="000330D1">
        <w:rPr>
          <w:rFonts w:asciiTheme="majorBidi" w:hAnsiTheme="majorBidi" w:cstheme="majorBidi"/>
          <w:noProof/>
          <w:lang w:val="en-GB"/>
        </w:rPr>
        <w:t>[5]</w:t>
      </w:r>
      <w:r w:rsidR="00BD65B5" w:rsidRPr="00BD65B5">
        <w:rPr>
          <w:rFonts w:asciiTheme="majorBidi" w:hAnsiTheme="majorBidi" w:cstheme="majorBidi"/>
          <w:b/>
          <w:lang w:val="en-GB"/>
        </w:rPr>
        <w:fldChar w:fldCharType="end"/>
      </w:r>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1" w:name="_Toc88402899"/>
      <w:bookmarkStart w:id="62" w:name="_Toc89086162"/>
      <w:r w:rsidRPr="0020088E">
        <w:rPr>
          <w:rFonts w:asciiTheme="majorBidi" w:hAnsiTheme="majorBidi"/>
        </w:rPr>
        <w:t>Actuators:</w:t>
      </w:r>
      <w:bookmarkEnd w:id="61"/>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20088E" w:rsidRDefault="008358DF" w:rsidP="008358DF">
      <w:pPr>
        <w:pStyle w:val="Heading2"/>
        <w:rPr>
          <w:rFonts w:asciiTheme="majorBidi" w:hAnsiTheme="majorBidi"/>
          <w:b/>
          <w:bCs/>
        </w:rPr>
      </w:pPr>
      <w:bookmarkStart w:id="63" w:name="_Toc88402900"/>
      <w:r w:rsidRPr="0020088E">
        <w:rPr>
          <w:rFonts w:asciiTheme="majorBidi" w:hAnsiTheme="majorBidi"/>
          <w:b/>
          <w:bCs/>
        </w:rPr>
        <w:t>A) Torque</w:t>
      </w:r>
      <w:bookmarkEnd w:id="63"/>
      <w:r w:rsidRPr="0020088E">
        <w:rPr>
          <w:rFonts w:asciiTheme="majorBidi" w:hAnsiTheme="majorBidi"/>
          <w:b/>
          <w:bCs/>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t>
      </w:r>
      <w:r w:rsidRPr="0020088E">
        <w:rPr>
          <w:rFonts w:asciiTheme="majorBidi" w:hAnsiTheme="majorBidi" w:cstheme="majorBidi"/>
        </w:rPr>
        <w:lastRenderedPageBreak/>
        <w:t xml:space="preserve">which is physically defined as the torque produced by a one-newton perpendicular force applied to a </w:t>
      </w:r>
      <w:proofErr w:type="gramStart"/>
      <w:r w:rsidRPr="0020088E">
        <w:rPr>
          <w:rFonts w:asciiTheme="majorBidi" w:hAnsiTheme="majorBidi" w:cstheme="majorBidi"/>
        </w:rPr>
        <w:t>one meter long</w:t>
      </w:r>
      <w:proofErr w:type="gramEnd"/>
      <w:r w:rsidRPr="0020088E">
        <w:rPr>
          <w:rFonts w:asciiTheme="majorBidi" w:hAnsiTheme="majorBidi" w:cstheme="majorBidi"/>
        </w:rPr>
        <w:t xml:space="preserve">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20088E" w:rsidRDefault="008358DF" w:rsidP="008358DF">
      <w:pPr>
        <w:pStyle w:val="Heading2"/>
        <w:rPr>
          <w:rFonts w:asciiTheme="majorBidi" w:hAnsiTheme="majorBidi"/>
          <w:b/>
          <w:bCs/>
        </w:rPr>
      </w:pPr>
      <w:bookmarkStart w:id="64" w:name="_Toc88402901"/>
      <w:r w:rsidRPr="0020088E">
        <w:rPr>
          <w:rFonts w:asciiTheme="majorBidi" w:hAnsiTheme="majorBidi"/>
          <w:b/>
          <w:bCs/>
        </w:rPr>
        <w:t>B) Speed</w:t>
      </w:r>
      <w:bookmarkEnd w:id="64"/>
    </w:p>
    <w:p w14:paraId="3AFB0366"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w:t>
      </w:r>
      <w:proofErr w:type="gramStart"/>
      <w:r w:rsidRPr="0020088E">
        <w:rPr>
          <w:rFonts w:asciiTheme="majorBidi" w:hAnsiTheme="majorBidi" w:cstheme="majorBidi"/>
        </w:rPr>
        <w:t>It</w:t>
      </w:r>
      <w:proofErr w:type="gramEnd"/>
      <w:r w:rsidRPr="0020088E">
        <w:rPr>
          <w:rFonts w:asciiTheme="majorBidi" w:hAnsiTheme="majorBidi" w:cstheme="majorBidi"/>
        </w:rPr>
        <w:t xml:space="preserve"> is known that the speed measurement is done one the actuator when no load is carried. </w:t>
      </w:r>
    </w:p>
    <w:p w14:paraId="4ABE231D" w14:textId="77777777" w:rsidR="008358DF" w:rsidRPr="0020088E" w:rsidRDefault="008358DF" w:rsidP="008358DF">
      <w:pPr>
        <w:jc w:val="right"/>
        <w:rPr>
          <w:rFonts w:asciiTheme="majorBidi" w:hAnsiTheme="majorBidi" w:cstheme="majorBidi"/>
        </w:rPr>
      </w:pPr>
    </w:p>
    <w:p w14:paraId="7B55FF2D" w14:textId="77777777" w:rsidR="008358DF" w:rsidRPr="0020088E" w:rsidRDefault="008358DF" w:rsidP="008358DF">
      <w:pPr>
        <w:pStyle w:val="Heading2"/>
        <w:rPr>
          <w:rFonts w:asciiTheme="majorBidi" w:hAnsiTheme="majorBidi"/>
          <w:b/>
          <w:bCs/>
        </w:rPr>
      </w:pPr>
      <w:bookmarkStart w:id="65" w:name="_Toc88402902"/>
      <w:r w:rsidRPr="0020088E">
        <w:rPr>
          <w:rFonts w:asciiTheme="majorBidi" w:hAnsiTheme="majorBidi"/>
          <w:b/>
          <w:bCs/>
        </w:rPr>
        <w:t>C) Energy efficiency</w:t>
      </w:r>
      <w:bookmarkEnd w:id="65"/>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77777777" w:rsidR="008358DF" w:rsidRPr="0020088E" w:rsidRDefault="008358DF" w:rsidP="008358DF">
      <w:pPr>
        <w:pStyle w:val="Heading2"/>
        <w:numPr>
          <w:ilvl w:val="0"/>
          <w:numId w:val="24"/>
        </w:numPr>
        <w:ind w:left="990"/>
        <w:rPr>
          <w:rFonts w:asciiTheme="majorBidi" w:hAnsiTheme="majorBidi"/>
          <w:b/>
          <w:bCs/>
        </w:rPr>
      </w:pPr>
      <w:bookmarkStart w:id="66" w:name="_Toc88402903"/>
      <w:r w:rsidRPr="0020088E">
        <w:rPr>
          <w:rFonts w:asciiTheme="majorBidi" w:hAnsiTheme="majorBidi"/>
          <w:b/>
          <w:bCs/>
        </w:rPr>
        <w:t>Brushless DC Motor</w:t>
      </w:r>
      <w:bookmarkEnd w:id="66"/>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7211E0EE"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32EEF6CF" w14:textId="77777777" w:rsidR="008358DF" w:rsidRPr="0020088E" w:rsidRDefault="008358DF" w:rsidP="008358DF">
      <w:pPr>
        <w:ind w:firstLine="360"/>
        <w:rPr>
          <w:rFonts w:asciiTheme="majorBidi" w:hAnsiTheme="majorBidi" w:cstheme="majorBidi"/>
        </w:rPr>
      </w:pPr>
      <w:r>
        <w:rPr>
          <w:noProof/>
        </w:rPr>
        <w:lastRenderedPageBreak/>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7777777" w:rsidR="008358DF" w:rsidRPr="00CE1D52" w:rsidRDefault="008358DF" w:rsidP="008358DF">
                            <w:pPr>
                              <w:pStyle w:val="Caption"/>
                              <w:jc w:val="center"/>
                              <w:rPr>
                                <w:rFonts w:cstheme="majorBidi"/>
                                <w:noProof/>
                              </w:rPr>
                            </w:pPr>
                            <w:r>
                              <w:t xml:space="preserve">Figure </w:t>
                            </w:r>
                            <w:fldSimple w:instr=" SEQ Figure \* ARABIC ">
                              <w:r>
                                <w:rPr>
                                  <w:noProof/>
                                </w:rPr>
                                <w:t>1</w:t>
                              </w:r>
                            </w:fldSimple>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7777777" w:rsidR="008358DF" w:rsidRPr="00CE1D52" w:rsidRDefault="008358DF" w:rsidP="008358DF">
                      <w:pPr>
                        <w:pStyle w:val="Caption"/>
                        <w:jc w:val="center"/>
                        <w:rPr>
                          <w:rFonts w:cstheme="majorBidi"/>
                          <w:noProof/>
                        </w:rPr>
                      </w:pPr>
                      <w:r>
                        <w:t xml:space="preserve">Figure </w:t>
                      </w:r>
                      <w:fldSimple w:instr=" SEQ Figure \* ARABIC ">
                        <w:r>
                          <w:rPr>
                            <w:noProof/>
                          </w:rPr>
                          <w:t>1</w:t>
                        </w:r>
                      </w:fldSimple>
                      <w:r>
                        <w:t xml:space="preserve"> - B</w:t>
                      </w:r>
                      <w:r w:rsidRPr="00C23EBB">
                        <w:t>rushless DC motor internal connection</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77777777" w:rsidR="008358DF" w:rsidRPr="0020088E" w:rsidRDefault="008358DF" w:rsidP="008358DF">
      <w:pPr>
        <w:pStyle w:val="Heading2"/>
        <w:numPr>
          <w:ilvl w:val="0"/>
          <w:numId w:val="24"/>
        </w:numPr>
        <w:ind w:left="990"/>
        <w:rPr>
          <w:rFonts w:asciiTheme="majorBidi" w:hAnsiTheme="majorBidi"/>
          <w:b/>
          <w:bCs/>
        </w:rPr>
      </w:pPr>
      <w:bookmarkStart w:id="67" w:name="_Toc88402904"/>
      <w:r w:rsidRPr="0020088E">
        <w:rPr>
          <w:rFonts w:asciiTheme="majorBidi" w:hAnsiTheme="majorBidi"/>
          <w:b/>
          <w:bCs/>
        </w:rPr>
        <w:t>Brushed DC Motor</w:t>
      </w:r>
      <w:bookmarkEnd w:id="67"/>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77777777"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77777777" w:rsidR="008358DF" w:rsidRPr="00EA5D5C" w:rsidRDefault="008358DF" w:rsidP="008358DF">
                            <w:pPr>
                              <w:pStyle w:val="Caption"/>
                              <w:jc w:val="center"/>
                              <w:rPr>
                                <w:rFonts w:cstheme="majorBidi"/>
                                <w:noProof/>
                              </w:rPr>
                            </w:pPr>
                            <w:r>
                              <w:t xml:space="preserve">Figure </w:t>
                            </w:r>
                            <w:fldSimple w:instr=" SEQ Figure \* ARABIC ">
                              <w:r>
                                <w:rPr>
                                  <w:noProof/>
                                </w:rPr>
                                <w:t>2</w:t>
                              </w:r>
                            </w:fldSimple>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77777777" w:rsidR="008358DF" w:rsidRPr="00EA5D5C" w:rsidRDefault="008358DF" w:rsidP="008358DF">
                      <w:pPr>
                        <w:pStyle w:val="Caption"/>
                        <w:jc w:val="center"/>
                        <w:rPr>
                          <w:rFonts w:cstheme="majorBidi"/>
                          <w:noProof/>
                        </w:rPr>
                      </w:pPr>
                      <w:r>
                        <w:t xml:space="preserve">Figure </w:t>
                      </w:r>
                      <w:fldSimple w:instr=" SEQ Figure \* ARABIC ">
                        <w:r>
                          <w:rPr>
                            <w:noProof/>
                          </w:rPr>
                          <w:t>2</w:t>
                        </w:r>
                      </w:fldSimple>
                      <w:r>
                        <w:t xml:space="preserve"> - Brushed DC motor internal connections</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1572F8CB" w14:textId="77777777" w:rsidR="008358DF" w:rsidRPr="0020088E" w:rsidRDefault="008358DF" w:rsidP="008358DF">
      <w:pPr>
        <w:rPr>
          <w:rFonts w:asciiTheme="majorBidi" w:hAnsiTheme="majorBidi" w:cstheme="majorBidi"/>
        </w:rPr>
      </w:pPr>
    </w:p>
    <w:p w14:paraId="76BF399E" w14:textId="77777777" w:rsidR="008358DF" w:rsidRPr="0020088E" w:rsidRDefault="008358DF" w:rsidP="008358DF">
      <w:pPr>
        <w:pStyle w:val="Heading2"/>
        <w:numPr>
          <w:ilvl w:val="0"/>
          <w:numId w:val="24"/>
        </w:numPr>
        <w:ind w:left="990"/>
        <w:rPr>
          <w:rFonts w:asciiTheme="majorBidi" w:hAnsiTheme="majorBidi"/>
          <w:b/>
          <w:bCs/>
        </w:rPr>
      </w:pPr>
      <w:bookmarkStart w:id="68" w:name="_Toc88402905"/>
      <w:r w:rsidRPr="0020088E">
        <w:rPr>
          <w:rFonts w:asciiTheme="majorBidi" w:hAnsiTheme="majorBidi"/>
          <w:b/>
          <w:bCs/>
        </w:rPr>
        <w:t>Servomotor</w:t>
      </w:r>
      <w:bookmarkEnd w:id="68"/>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77777777"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77777777" w:rsidR="008358DF" w:rsidRPr="0020088E" w:rsidRDefault="008358DF" w:rsidP="008358DF">
      <w:pPr>
        <w:pStyle w:val="Caption"/>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Pr>
          <w:rFonts w:cstheme="majorBidi"/>
          <w:noProof/>
        </w:rPr>
        <w:t>3</w:t>
      </w:r>
      <w:r w:rsidRPr="006B4E51">
        <w:rPr>
          <w:rFonts w:cstheme="majorBidi"/>
        </w:rPr>
        <w:fldChar w:fldCharType="end"/>
      </w:r>
      <w:r w:rsidRPr="0020088E">
        <w:rPr>
          <w:rFonts w:cstheme="majorBidi"/>
        </w:rPr>
        <w:t xml:space="preserve"> servomotor with its internal components</w:t>
      </w:r>
    </w:p>
    <w:p w14:paraId="2DD4707E" w14:textId="77777777" w:rsidR="008358DF" w:rsidRPr="0020088E" w:rsidRDefault="008358DF" w:rsidP="008358DF">
      <w:pPr>
        <w:pStyle w:val="Heading1"/>
        <w:rPr>
          <w:rFonts w:asciiTheme="majorBidi" w:hAnsiTheme="majorBidi"/>
          <w:b w:val="0"/>
          <w:bCs w:val="0"/>
        </w:rPr>
      </w:pPr>
      <w:bookmarkStart w:id="69" w:name="_Toc88402906"/>
      <w:r w:rsidRPr="0020088E">
        <w:rPr>
          <w:rFonts w:asciiTheme="majorBidi" w:hAnsiTheme="majorBidi"/>
        </w:rPr>
        <w:t>Power Electronics Circuits:</w:t>
      </w:r>
      <w:bookmarkEnd w:id="69"/>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20088E" w:rsidRDefault="008358DF" w:rsidP="008358DF">
      <w:pPr>
        <w:pStyle w:val="Heading2"/>
        <w:numPr>
          <w:ilvl w:val="0"/>
          <w:numId w:val="25"/>
        </w:numPr>
        <w:ind w:left="990"/>
        <w:rPr>
          <w:rFonts w:asciiTheme="majorBidi" w:hAnsiTheme="majorBidi"/>
          <w:b/>
          <w:bCs/>
        </w:rPr>
      </w:pPr>
      <w:bookmarkStart w:id="70" w:name="_Toc88402907"/>
      <w:r w:rsidRPr="0020088E">
        <w:rPr>
          <w:rFonts w:asciiTheme="majorBidi" w:hAnsiTheme="majorBidi"/>
          <w:b/>
          <w:bCs/>
        </w:rPr>
        <w:t>H-Bridge</w:t>
      </w:r>
      <w:bookmarkEnd w:id="70"/>
    </w:p>
    <w:p w14:paraId="3278F802" w14:textId="77777777"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77777777" w:rsidR="008358DF" w:rsidRPr="00246310" w:rsidRDefault="008358DF" w:rsidP="008358DF">
                            <w:pPr>
                              <w:pStyle w:val="Caption"/>
                              <w:jc w:val="center"/>
                              <w:rPr>
                                <w:rFonts w:cstheme="majorBidi"/>
                                <w:noProof/>
                              </w:rPr>
                            </w:pPr>
                            <w:r>
                              <w:t xml:space="preserve">Figure </w:t>
                            </w:r>
                            <w:fldSimple w:instr=" SEQ Figure \* ARABIC ">
                              <w:r>
                                <w:rPr>
                                  <w:noProof/>
                                </w:rPr>
                                <w:t>4</w:t>
                              </w:r>
                            </w:fldSimple>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77777777" w:rsidR="008358DF" w:rsidRPr="00246310" w:rsidRDefault="008358DF" w:rsidP="008358DF">
                      <w:pPr>
                        <w:pStyle w:val="Caption"/>
                        <w:jc w:val="center"/>
                        <w:rPr>
                          <w:rFonts w:cstheme="majorBidi"/>
                          <w:noProof/>
                        </w:rPr>
                      </w:pPr>
                      <w:r>
                        <w:t xml:space="preserve">Figure </w:t>
                      </w:r>
                      <w:fldSimple w:instr=" SEQ Figure \* ARABIC ">
                        <w:r>
                          <w:rPr>
                            <w:noProof/>
                          </w:rPr>
                          <w:t>4</w:t>
                        </w:r>
                      </w:fldSimple>
                      <w:r>
                        <w:t xml:space="preserve"> - </w:t>
                      </w:r>
                      <w:r w:rsidRPr="009B2B97">
                        <w:t>H-Bridge internal connection</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77777777" w:rsidR="008358DF" w:rsidRPr="00082F2E" w:rsidRDefault="008358DF" w:rsidP="008358DF">
                            <w:pPr>
                              <w:pStyle w:val="Caption"/>
                              <w:jc w:val="center"/>
                              <w:rPr>
                                <w:rFonts w:cstheme="majorBidi"/>
                                <w:noProof/>
                              </w:rPr>
                            </w:pPr>
                            <w:r>
                              <w:t xml:space="preserve">Figure </w:t>
                            </w:r>
                            <w:fldSimple w:instr=" SEQ Figure \* ARABIC ">
                              <w:r>
                                <w:rPr>
                                  <w:noProof/>
                                </w:rPr>
                                <w:t>5</w:t>
                              </w:r>
                            </w:fldSimple>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77777777" w:rsidR="008358DF" w:rsidRPr="00082F2E" w:rsidRDefault="008358DF" w:rsidP="008358DF">
                      <w:pPr>
                        <w:pStyle w:val="Caption"/>
                        <w:jc w:val="center"/>
                        <w:rPr>
                          <w:rFonts w:cstheme="majorBidi"/>
                          <w:noProof/>
                        </w:rPr>
                      </w:pPr>
                      <w:r>
                        <w:t xml:space="preserve">Figure </w:t>
                      </w:r>
                      <w:fldSimple w:instr=" SEQ Figure \* ARABIC ">
                        <w:r>
                          <w:rPr>
                            <w:noProof/>
                          </w:rPr>
                          <w:t>5</w:t>
                        </w:r>
                      </w:fldSimple>
                      <w:r>
                        <w:t xml:space="preserve"> - </w:t>
                      </w:r>
                      <w:r w:rsidRPr="00F01C53">
                        <w:t>(a) the current flow path when s1 and s4 are closed (b) the current flow path when s2 and s3 are closed</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1DA1CF67" w:rsidR="00E667F2"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639E65ED" w14:textId="0D7BE9D9" w:rsidR="00E667F2" w:rsidRDefault="00E667F2">
      <w:pPr>
        <w:spacing w:after="160" w:line="259" w:lineRule="auto"/>
        <w:rPr>
          <w:rFonts w:asciiTheme="majorBidi" w:hAnsiTheme="majorBidi" w:cstheme="majorBidi"/>
        </w:rPr>
      </w:pPr>
      <w:r>
        <w:rPr>
          <w:rFonts w:asciiTheme="majorBidi" w:hAnsiTheme="majorBidi" w:cstheme="majorBidi"/>
        </w:rPr>
        <w:br w:type="page"/>
      </w:r>
    </w:p>
    <w:p w14:paraId="501BE628" w14:textId="77777777" w:rsidR="008358DF" w:rsidRPr="0020088E" w:rsidRDefault="008358DF" w:rsidP="008358DF">
      <w:pPr>
        <w:pStyle w:val="Heading2"/>
        <w:numPr>
          <w:ilvl w:val="0"/>
          <w:numId w:val="25"/>
        </w:numPr>
        <w:ind w:left="990"/>
        <w:rPr>
          <w:rFonts w:asciiTheme="majorBidi" w:hAnsiTheme="majorBidi"/>
          <w:b/>
          <w:bCs/>
        </w:rPr>
      </w:pPr>
      <w:bookmarkStart w:id="71" w:name="_Toc88402908"/>
      <w:r w:rsidRPr="0020088E">
        <w:rPr>
          <w:rFonts w:asciiTheme="majorBidi" w:hAnsiTheme="majorBidi"/>
          <w:b/>
          <w:bCs/>
        </w:rPr>
        <w:lastRenderedPageBreak/>
        <w:t>DC Motor Driver</w:t>
      </w:r>
      <w:bookmarkEnd w:id="71"/>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77777777" w:rsidR="008358DF" w:rsidRPr="00E748DE" w:rsidRDefault="008358DF" w:rsidP="008358DF">
                            <w:pPr>
                              <w:pStyle w:val="Caption"/>
                              <w:jc w:val="center"/>
                              <w:rPr>
                                <w:rFonts w:cstheme="majorBidi"/>
                                <w:noProof/>
                              </w:rPr>
                            </w:pPr>
                            <w:r>
                              <w:t xml:space="preserve">Figure </w:t>
                            </w:r>
                            <w:fldSimple w:instr=" SEQ Figure \* ARABIC ">
                              <w:r>
                                <w:rPr>
                                  <w:noProof/>
                                </w:rPr>
                                <w:t>6</w:t>
                              </w:r>
                            </w:fldSimple>
                            <w:r>
                              <w:t xml:space="preserve"> – A </w:t>
                            </w:r>
                            <w:r w:rsidRPr="00A77270">
                              <w:t>simple implementation</w:t>
                            </w:r>
                            <w:r>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77777777" w:rsidR="008358DF" w:rsidRPr="00E748DE" w:rsidRDefault="008358DF" w:rsidP="008358DF">
                      <w:pPr>
                        <w:pStyle w:val="Caption"/>
                        <w:jc w:val="center"/>
                        <w:rPr>
                          <w:rFonts w:cstheme="majorBidi"/>
                          <w:noProof/>
                        </w:rPr>
                      </w:pPr>
                      <w:r>
                        <w:t xml:space="preserve">Figure </w:t>
                      </w:r>
                      <w:fldSimple w:instr=" SEQ Figure \* ARABIC ">
                        <w:r>
                          <w:rPr>
                            <w:noProof/>
                          </w:rPr>
                          <w:t>6</w:t>
                        </w:r>
                      </w:fldSimple>
                      <w:r>
                        <w:t xml:space="preserve"> – A </w:t>
                      </w:r>
                      <w:r w:rsidRPr="00A77270">
                        <w:t>simple implementation</w:t>
                      </w:r>
                      <w:r>
                        <w:t xml:space="preserve"> of</w:t>
                      </w:r>
                      <w:r w:rsidRPr="00A77270">
                        <w:t xml:space="preserve"> a motor driver</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Pr="0020088E">
        <w:rPr>
          <w:rFonts w:asciiTheme="majorBidi" w:hAnsiTheme="majorBidi" w:cstheme="majorBidi"/>
        </w:rPr>
        <w:t>V</w:t>
      </w:r>
      <w:r w:rsidRPr="0020088E">
        <w:rPr>
          <w:rFonts w:asciiTheme="majorBidi" w:hAnsiTheme="majorBidi" w:cstheme="majorBidi"/>
          <w:vertAlign w:val="subscript"/>
        </w:rPr>
        <w:t>j</w:t>
      </w:r>
      <w:proofErr w:type="spellEnd"/>
      <w:r w:rsidRPr="0020088E">
        <w:rPr>
          <w:rFonts w:asciiTheme="majorBidi" w:hAnsiTheme="majorBidi" w:cstheme="majorBidi"/>
          <w:vertAlign w:val="subscript"/>
        </w:rPr>
        <w:t xml:space="preserve"> </w:t>
      </w:r>
      <w:r w:rsidRPr="0020088E">
        <w:rPr>
          <w:rFonts w:asciiTheme="majorBidi" w:hAnsiTheme="majorBidi" w:cstheme="majorBidi"/>
        </w:rPr>
        <w:t xml:space="preserve">to reduce the drop in the voltage between the collector and emitter of the transistor. </w:t>
      </w:r>
    </w:p>
    <w:p w14:paraId="54D32687" w14:textId="360184C0" w:rsidR="008358DF" w:rsidRDefault="008358DF" w:rsidP="008358DF">
      <w:pPr>
        <w:rPr>
          <w:rFonts w:asciiTheme="majorBidi" w:hAnsiTheme="majorBidi" w:cstheme="majorBidi"/>
        </w:rPr>
      </w:pPr>
    </w:p>
    <w:p w14:paraId="7EAA60ED" w14:textId="2D985999" w:rsidR="00BC4176" w:rsidRDefault="00BC4176" w:rsidP="00BC4176">
      <w:pPr>
        <w:rPr>
          <w:rFonts w:asciiTheme="majorBidi" w:hAnsiTheme="majorBidi" w:cstheme="majorBidi"/>
        </w:rPr>
      </w:pPr>
      <w:r>
        <w:rPr>
          <w:noProof/>
        </w:rPr>
        <mc:AlternateContent>
          <mc:Choice Requires="wps">
            <w:drawing>
              <wp:anchor distT="0" distB="0" distL="114300" distR="114300" simplePos="0" relativeHeight="251742208" behindDoc="0" locked="0" layoutInCell="1" allowOverlap="1" wp14:anchorId="2E0038BE" wp14:editId="48B214EE">
                <wp:simplePos x="0" y="0"/>
                <wp:positionH relativeFrom="margin">
                  <wp:align>center</wp:align>
                </wp:positionH>
                <wp:positionV relativeFrom="paragraph">
                  <wp:posOffset>2969895</wp:posOffset>
                </wp:positionV>
                <wp:extent cx="2984500" cy="171450"/>
                <wp:effectExtent l="0" t="0" r="6350" b="0"/>
                <wp:wrapNone/>
                <wp:docPr id="31" name="Text Box 31"/>
                <wp:cNvGraphicFramePr/>
                <a:graphic xmlns:a="http://schemas.openxmlformats.org/drawingml/2006/main">
                  <a:graphicData uri="http://schemas.microsoft.com/office/word/2010/wordprocessingShape">
                    <wps:wsp>
                      <wps:cNvSpPr txBox="1"/>
                      <wps:spPr>
                        <a:xfrm>
                          <a:off x="0" y="0"/>
                          <a:ext cx="2984500" cy="171450"/>
                        </a:xfrm>
                        <a:prstGeom prst="rect">
                          <a:avLst/>
                        </a:prstGeom>
                        <a:solidFill>
                          <a:prstClr val="white"/>
                        </a:solidFill>
                        <a:ln>
                          <a:noFill/>
                        </a:ln>
                      </wps:spPr>
                      <wps:txbx>
                        <w:txbxContent>
                          <w:p w14:paraId="7A4873CB" w14:textId="77777777" w:rsidR="008358DF" w:rsidRPr="001C11DB" w:rsidRDefault="008358DF" w:rsidP="008358DF">
                            <w:pPr>
                              <w:pStyle w:val="Caption"/>
                              <w:jc w:val="center"/>
                              <w:rPr>
                                <w:rFonts w:cstheme="majorBidi"/>
                                <w:noProof/>
                              </w:rPr>
                            </w:pPr>
                            <w:r>
                              <w:t xml:space="preserve">Figure </w:t>
                            </w:r>
                            <w:fldSimple w:instr=" SEQ Figure \* ARABIC ">
                              <w:r>
                                <w:rPr>
                                  <w:noProof/>
                                </w:rPr>
                                <w:t>7</w:t>
                              </w:r>
                            </w:fldSimple>
                            <w:r>
                              <w:t xml:space="preserve"> - 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038BE" id="Text Box 31" o:spid="_x0000_s1032" type="#_x0000_t202" style="position:absolute;margin-left:0;margin-top:233.85pt;width:235pt;height:13.5pt;z-index:2517422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" stroked="f">
                <v:textbox inset="0,0,0,0">
                  <w:txbxContent>
                    <w:p w14:paraId="7A4873CB" w14:textId="77777777" w:rsidR="008358DF" w:rsidRPr="001C11DB" w:rsidRDefault="008358DF" w:rsidP="008358DF">
                      <w:pPr>
                        <w:pStyle w:val="Caption"/>
                        <w:jc w:val="center"/>
                        <w:rPr>
                          <w:rFonts w:cstheme="majorBidi"/>
                          <w:noProof/>
                        </w:rPr>
                      </w:pPr>
                      <w:r>
                        <w:t xml:space="preserve">Figure </w:t>
                      </w:r>
                      <w:fldSimple w:instr=" SEQ Figure \* ARABIC ">
                        <w:r>
                          <w:rPr>
                            <w:noProof/>
                          </w:rPr>
                          <w:t>7</w:t>
                        </w:r>
                      </w:fldSimple>
                      <w:r>
                        <w:t xml:space="preserve"> - Three</w:t>
                      </w:r>
                      <w:r w:rsidRPr="004C0A31">
                        <w:t xml:space="preserve"> Phase Brushless DC motor drive circuit</w:t>
                      </w:r>
                    </w:p>
                  </w:txbxContent>
                </v:textbox>
                <w10:wrap anchorx="margin"/>
              </v:shape>
            </w:pict>
          </mc:Fallback>
        </mc:AlternateContent>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3B83395E">
            <wp:simplePos x="0" y="0"/>
            <wp:positionH relativeFrom="margin">
              <wp:posOffset>904875</wp:posOffset>
            </wp:positionH>
            <wp:positionV relativeFrom="paragraph">
              <wp:posOffset>894715</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008358DF" w:rsidRPr="0020088E">
        <w:rPr>
          <w:rFonts w:asciiTheme="majorBidi" w:hAnsiTheme="majorBidi" w:cstheme="majorBidi"/>
        </w:rPr>
        <w:tab/>
        <w:t xml:space="preserve">The implementation show in </w:t>
      </w:r>
      <w:r w:rsidR="008358DF" w:rsidRPr="0020088E">
        <w:rPr>
          <w:rFonts w:asciiTheme="majorBidi" w:hAnsiTheme="majorBidi" w:cstheme="majorBidi"/>
          <w:b/>
          <w:bCs/>
        </w:rPr>
        <w:t xml:space="preserve">Fig.7 </w:t>
      </w:r>
      <w:r w:rsidR="008358DF" w:rsidRPr="0020088E">
        <w:rPr>
          <w:rFonts w:asciiTheme="majorBidi" w:hAnsiTheme="majorBidi" w:cstheme="majorBidi"/>
        </w:rPr>
        <w:t>is used for three phase brushless DC motor. When a 120</w:t>
      </w:r>
      <w:r w:rsidR="008358DF" w:rsidRPr="0020088E">
        <w:rPr>
          <w:rFonts w:asciiTheme="majorBidi" w:hAnsiTheme="majorBidi" w:cstheme="majorBidi"/>
          <w:vertAlign w:val="superscript"/>
        </w:rPr>
        <w:t xml:space="preserve">o   </w:t>
      </w:r>
      <w:r w:rsidR="008358DF" w:rsidRPr="0020088E">
        <w:rPr>
          <w:rFonts w:asciiTheme="majorBidi" w:hAnsiTheme="majorBidi" w:cstheme="majorBidi"/>
        </w:rPr>
        <w:t xml:space="preserve">positive current is supplied then the motor spins in the </w:t>
      </w:r>
      <w:proofErr w:type="gramStart"/>
      <w:r w:rsidR="008358DF" w:rsidRPr="0020088E">
        <w:rPr>
          <w:rFonts w:asciiTheme="majorBidi" w:hAnsiTheme="majorBidi" w:cstheme="majorBidi"/>
        </w:rPr>
        <w:t>counter-clockwise</w:t>
      </w:r>
      <w:proofErr w:type="gramEnd"/>
      <w:r w:rsidRPr="00BC4176">
        <w:rPr>
          <w:rFonts w:asciiTheme="majorBidi" w:hAnsiTheme="majorBidi" w:cstheme="majorBidi"/>
        </w:rPr>
        <w:t xml:space="preserve"> </w:t>
      </w:r>
      <w:r w:rsidRPr="0020088E">
        <w:rPr>
          <w:rFonts w:asciiTheme="majorBidi" w:hAnsiTheme="majorBidi" w:cstheme="majorBidi"/>
        </w:rPr>
        <w:t xml:space="preserve">direction. There are </w:t>
      </w:r>
      <w:proofErr w:type="gramStart"/>
      <w:r w:rsidRPr="0020088E">
        <w:rPr>
          <w:rFonts w:asciiTheme="majorBidi" w:hAnsiTheme="majorBidi" w:cstheme="majorBidi"/>
        </w:rPr>
        <w:t>other</w:t>
      </w:r>
      <w:proofErr w:type="gramEnd"/>
      <w:r w:rsidRPr="0020088E">
        <w:rPr>
          <w:rFonts w:asciiTheme="majorBidi" w:hAnsiTheme="majorBidi" w:cstheme="majorBidi"/>
        </w:rPr>
        <w:t xml:space="preserve">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is a single phase brushless DC motor driver.</w:t>
      </w:r>
      <w:r>
        <w:rPr>
          <w:rFonts w:asciiTheme="majorBidi" w:hAnsiTheme="majorBidi" w:cstheme="majorBidi"/>
        </w:rPr>
        <w:br w:type="page"/>
      </w:r>
    </w:p>
    <w:p w14:paraId="4379F936" w14:textId="4A4139FA" w:rsidR="008358DF" w:rsidRPr="0020088E" w:rsidRDefault="00BC4176" w:rsidP="008358DF">
      <w:pPr>
        <w:rPr>
          <w:rFonts w:asciiTheme="majorBidi" w:hAnsiTheme="majorBidi" w:cstheme="majorBidi"/>
        </w:rPr>
      </w:pPr>
      <w:r>
        <w:rPr>
          <w:noProof/>
        </w:rPr>
        <w:lastRenderedPageBreak/>
        <mc:AlternateContent>
          <mc:Choice Requires="wps">
            <w:drawing>
              <wp:anchor distT="0" distB="0" distL="114300" distR="114300" simplePos="0" relativeHeight="251741184" behindDoc="0" locked="0" layoutInCell="1" allowOverlap="1" wp14:anchorId="2ACC92DD" wp14:editId="41E01B15">
                <wp:simplePos x="0" y="0"/>
                <wp:positionH relativeFrom="page">
                  <wp:align>center</wp:align>
                </wp:positionH>
                <wp:positionV relativeFrom="paragraph">
                  <wp:posOffset>2498725</wp:posOffset>
                </wp:positionV>
                <wp:extent cx="3810000" cy="180975"/>
                <wp:effectExtent l="0" t="0" r="0" b="9525"/>
                <wp:wrapTopAndBottom/>
                <wp:docPr id="34" name="Text Box 34"/>
                <wp:cNvGraphicFramePr/>
                <a:graphic xmlns:a="http://schemas.openxmlformats.org/drawingml/2006/main">
                  <a:graphicData uri="http://schemas.microsoft.com/office/word/2010/wordprocessingShape">
                    <wps:wsp>
                      <wps:cNvSpPr txBox="1"/>
                      <wps:spPr>
                        <a:xfrm>
                          <a:off x="0" y="0"/>
                          <a:ext cx="3810000" cy="180975"/>
                        </a:xfrm>
                        <a:prstGeom prst="rect">
                          <a:avLst/>
                        </a:prstGeom>
                        <a:noFill/>
                        <a:ln>
                          <a:noFill/>
                        </a:ln>
                      </wps:spPr>
                      <wps:txbx>
                        <w:txbxContent>
                          <w:p w14:paraId="488F3F50" w14:textId="77777777" w:rsidR="008358DF" w:rsidRPr="008E7337" w:rsidRDefault="008358DF" w:rsidP="008358DF">
                            <w:pPr>
                              <w:pStyle w:val="Caption"/>
                              <w:jc w:val="center"/>
                              <w:rPr>
                                <w:rFonts w:cstheme="majorBidi"/>
                                <w:noProof/>
                              </w:rPr>
                            </w:pPr>
                            <w:r>
                              <w:t xml:space="preserve">Figure </w:t>
                            </w:r>
                            <w:fldSimple w:instr=" SEQ Figure \* ARABIC ">
                              <w:r>
                                <w:rPr>
                                  <w:noProof/>
                                </w:rPr>
                                <w:t>8</w:t>
                              </w:r>
                            </w:fldSimple>
                            <w:r>
                              <w:t xml:space="preserve"> - 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CC92DD" id="Text Box 34" o:spid="_x0000_s1033" type="#_x0000_t202" style="position:absolute;margin-left:0;margin-top:196.75pt;width:300pt;height:14.25pt;z-index:25174118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" filled="f" stroked="f">
                <v:textbox inset="0,0,0,0">
                  <w:txbxContent>
                    <w:p w14:paraId="488F3F50" w14:textId="77777777" w:rsidR="008358DF" w:rsidRPr="008E7337" w:rsidRDefault="008358DF" w:rsidP="008358DF">
                      <w:pPr>
                        <w:pStyle w:val="Caption"/>
                        <w:jc w:val="center"/>
                        <w:rPr>
                          <w:rFonts w:cstheme="majorBidi"/>
                          <w:noProof/>
                        </w:rPr>
                      </w:pPr>
                      <w:r>
                        <w:t xml:space="preserve">Figure </w:t>
                      </w:r>
                      <w:fldSimple w:instr=" SEQ Figure \* ARABIC ">
                        <w:r>
                          <w:rPr>
                            <w:noProof/>
                          </w:rPr>
                          <w:t>8</w:t>
                        </w:r>
                      </w:fldSimple>
                      <w:r>
                        <w:t xml:space="preserve"> - Single</w:t>
                      </w:r>
                      <w:r w:rsidRPr="002C07A0">
                        <w:t xml:space="preserve"> phase brushless DC motor driver circuit</w:t>
                      </w:r>
                    </w:p>
                  </w:txbxContent>
                </v:textbox>
                <w10:wrap type="topAndBottom" anchorx="page"/>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0C913573">
            <wp:simplePos x="0" y="0"/>
            <wp:positionH relativeFrom="page">
              <wp:align>center</wp:align>
            </wp:positionH>
            <wp:positionV relativeFrom="paragraph">
              <wp:posOffset>390525</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008358DF" w:rsidRPr="0020088E">
        <w:rPr>
          <w:rFonts w:asciiTheme="majorBidi" w:hAnsiTheme="majorBidi" w:cstheme="majorBidi"/>
        </w:rPr>
        <w:t xml:space="preserve"> </w:t>
      </w:r>
    </w:p>
    <w:p w14:paraId="395A633C" w14:textId="77777777" w:rsidR="008358DF" w:rsidRPr="0020088E" w:rsidRDefault="008358DF" w:rsidP="008358DF">
      <w:pPr>
        <w:rPr>
          <w:rFonts w:asciiTheme="majorBidi" w:hAnsiTheme="majorBidi" w:cstheme="majorBidi"/>
        </w:rPr>
      </w:pPr>
    </w:p>
    <w:p w14:paraId="5B9DCDBC" w14:textId="77777777" w:rsidR="008358DF" w:rsidRPr="0020088E" w:rsidRDefault="008358DF" w:rsidP="008358DF">
      <w:pPr>
        <w:pStyle w:val="Heading2"/>
        <w:numPr>
          <w:ilvl w:val="0"/>
          <w:numId w:val="25"/>
        </w:numPr>
        <w:ind w:left="990"/>
        <w:rPr>
          <w:rFonts w:asciiTheme="majorBidi" w:hAnsiTheme="majorBidi"/>
          <w:b/>
          <w:bCs/>
        </w:rPr>
      </w:pPr>
      <w:bookmarkStart w:id="72" w:name="_Toc88402909"/>
      <w:r w:rsidRPr="0020088E">
        <w:rPr>
          <w:rFonts w:asciiTheme="majorBidi" w:hAnsiTheme="majorBidi"/>
          <w:b/>
          <w:bCs/>
        </w:rPr>
        <w:t>DC to DC convertor</w:t>
      </w:r>
      <w:bookmarkEnd w:id="72"/>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21EA7BBE"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77777777" w:rsidR="008358DF" w:rsidRPr="00F437BD" w:rsidRDefault="008358DF" w:rsidP="008358DF">
                            <w:pPr>
                              <w:pStyle w:val="Caption"/>
                              <w:jc w:val="center"/>
                              <w:rPr>
                                <w:rFonts w:cstheme="majorBidi"/>
                                <w:noProof/>
                              </w:rPr>
                            </w:pPr>
                            <w:r>
                              <w:t xml:space="preserve">Figure </w:t>
                            </w:r>
                            <w:fldSimple w:instr=" SEQ Figure \* ARABIC ">
                              <w:r>
                                <w:rPr>
                                  <w:noProof/>
                                </w:rPr>
                                <w:t>9</w:t>
                              </w:r>
                            </w:fldSimple>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77777777" w:rsidR="008358DF" w:rsidRPr="00F437BD" w:rsidRDefault="008358DF" w:rsidP="008358DF">
                      <w:pPr>
                        <w:pStyle w:val="Caption"/>
                        <w:jc w:val="center"/>
                        <w:rPr>
                          <w:rFonts w:cstheme="majorBidi"/>
                          <w:noProof/>
                        </w:rPr>
                      </w:pPr>
                      <w:r>
                        <w:t xml:space="preserve">Figure </w:t>
                      </w:r>
                      <w:fldSimple w:instr=" SEQ Figure \* ARABIC ">
                        <w:r>
                          <w:rPr>
                            <w:noProof/>
                          </w:rPr>
                          <w:t>9</w:t>
                        </w:r>
                      </w:fldSimple>
                      <w:r>
                        <w:t xml:space="preserve"> - T</w:t>
                      </w:r>
                      <w:r w:rsidRPr="00D572F8">
                        <w:t>he principal block diagram of the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77777777"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77777777" w:rsidR="008358DF" w:rsidRPr="00BF0B5A" w:rsidRDefault="008358DF" w:rsidP="008358DF">
                            <w:pPr>
                              <w:pStyle w:val="Caption"/>
                              <w:jc w:val="center"/>
                              <w:rPr>
                                <w:rFonts w:cstheme="majorBidi"/>
                                <w:noProof/>
                              </w:rPr>
                            </w:pPr>
                            <w:r>
                              <w:t xml:space="preserve">Figure </w:t>
                            </w:r>
                            <w:fldSimple w:instr=" SEQ Figure \* ARABIC ">
                              <w:r>
                                <w:rPr>
                                  <w:noProof/>
                                </w:rPr>
                                <w:t>10</w:t>
                              </w:r>
                            </w:fldSimple>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77777777" w:rsidR="008358DF" w:rsidRPr="00BF0B5A" w:rsidRDefault="008358DF" w:rsidP="008358DF">
                      <w:pPr>
                        <w:pStyle w:val="Caption"/>
                        <w:jc w:val="center"/>
                        <w:rPr>
                          <w:rFonts w:cstheme="majorBidi"/>
                          <w:noProof/>
                        </w:rPr>
                      </w:pPr>
                      <w:r>
                        <w:t xml:space="preserve">Figure </w:t>
                      </w:r>
                      <w:fldSimple w:instr=" SEQ Figure \* ARABIC ">
                        <w:r>
                          <w:rPr>
                            <w:noProof/>
                          </w:rPr>
                          <w:t>10</w:t>
                        </w:r>
                      </w:fldSimple>
                      <w:r>
                        <w:t xml:space="preserve"> – A </w:t>
                      </w:r>
                      <w:r w:rsidRPr="00BC62F3">
                        <w:t>switching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p>
    <w:p w14:paraId="4FD6A44F" w14:textId="4BF3E41D" w:rsidR="008358DF" w:rsidRPr="0020088E" w:rsidRDefault="008358DF" w:rsidP="008358DF">
      <w:pPr>
        <w:pStyle w:val="Heading1"/>
        <w:rPr>
          <w:rFonts w:asciiTheme="majorBidi" w:hAnsiTheme="majorBidi"/>
          <w:b w:val="0"/>
          <w:bCs w:val="0"/>
        </w:rPr>
      </w:pPr>
      <w:bookmarkStart w:id="73" w:name="_Toc88402910"/>
      <w:r w:rsidRPr="0020088E">
        <w:rPr>
          <w:rFonts w:asciiTheme="majorBidi" w:hAnsiTheme="majorBidi"/>
        </w:rPr>
        <w:lastRenderedPageBreak/>
        <w:t>Sensors:</w:t>
      </w:r>
      <w:bookmarkEnd w:id="73"/>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w:t>
      </w:r>
      <w:proofErr w:type="gramStart"/>
      <w:r w:rsidRPr="0020088E">
        <w:rPr>
          <w:rFonts w:asciiTheme="majorBidi" w:hAnsiTheme="majorBidi" w:cstheme="majorBidi"/>
        </w:rPr>
        <w:t xml:space="preserve">.  </w:t>
      </w:r>
      <w:proofErr w:type="gramEnd"/>
      <w:r w:rsidRPr="0020088E">
        <w:rPr>
          <w:rFonts w:asciiTheme="majorBidi" w:hAnsiTheme="majorBidi" w:cstheme="majorBidi"/>
        </w:rPr>
        <w:t>Furthermore, they can be used as a way to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385165FB" w:rsidR="008358DF" w:rsidRPr="0020088E" w:rsidRDefault="008358DF" w:rsidP="008358DF">
      <w:pPr>
        <w:pStyle w:val="Heading1"/>
        <w:rPr>
          <w:rFonts w:asciiTheme="majorBidi" w:hAnsiTheme="majorBidi"/>
          <w:b w:val="0"/>
          <w:bCs w:val="0"/>
          <w:sz w:val="26"/>
          <w:szCs w:val="26"/>
        </w:rPr>
      </w:pPr>
      <w:bookmarkStart w:id="74" w:name="_Toc88402911"/>
      <w:r w:rsidRPr="0020088E">
        <w:rPr>
          <w:rFonts w:asciiTheme="majorBidi" w:hAnsiTheme="majorBidi"/>
          <w:sz w:val="26"/>
          <w:szCs w:val="26"/>
        </w:rPr>
        <w:t>1-LIDAR sensor</w:t>
      </w:r>
      <w:bookmarkEnd w:id="74"/>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0DB220E7"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r w:rsidR="001643CA">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geospatialworld.net/blogs/what-is-lidar-technology-and-how-does-it-work/","accessed":{"date-parts":[["2021","11","30"]]},"id":"ITEM-1","issued":{"date-parts":[["0"]]},"title":"What is LiDAR technology and how does it work? – Geospatial World","type":"webpage"},"uris":["http://www.mendeley.com/documents/?uuid=0441cab9-5889-395b-891e-2a79d7dbdfc5"]}],"mendeley":{"formattedCitation":"[6]","plainTextFormattedCitation":"[6]","previouslyFormattedCitation":"[6]"},"properties":{"noteIndex":0},"schema":"https://github.com/citation-style-language/schema/raw/master/csl-citation.json"}</w:instrText>
      </w:r>
      <w:r w:rsidR="001643CA">
        <w:rPr>
          <w:rFonts w:asciiTheme="majorBidi" w:hAnsiTheme="majorBidi" w:cstheme="majorBidi"/>
        </w:rPr>
        <w:fldChar w:fldCharType="separate"/>
      </w:r>
      <w:r w:rsidR="001643CA" w:rsidRPr="001643CA">
        <w:rPr>
          <w:rFonts w:asciiTheme="majorBidi" w:hAnsiTheme="majorBidi" w:cstheme="majorBidi"/>
          <w:noProof/>
        </w:rPr>
        <w:t>[6]</w:t>
      </w:r>
      <w:r w:rsidR="001643CA">
        <w:rPr>
          <w:rFonts w:asciiTheme="majorBidi" w:hAnsiTheme="majorBidi" w:cstheme="majorBidi"/>
        </w:rPr>
        <w:fldChar w:fldCharType="end"/>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1</w:t>
      </w:r>
      <w:r>
        <w:rPr>
          <w:rFonts w:cstheme="majorBidi"/>
          <w:sz w:val="20"/>
          <w:szCs w:val="20"/>
        </w:rPr>
        <w:fldChar w:fldCharType="end"/>
      </w:r>
      <w:r w:rsidRPr="0020088E">
        <w:rPr>
          <w:rFonts w:cstheme="majorBidi"/>
          <w:sz w:val="20"/>
          <w:szCs w:val="20"/>
        </w:rPr>
        <w:t xml:space="preserve"> Showcasing a LIDAR sensor</w:t>
      </w:r>
    </w:p>
    <w:p w14:paraId="1B748433" w14:textId="77777777" w:rsidR="008358DF" w:rsidRPr="0020088E" w:rsidRDefault="008358DF" w:rsidP="008358DF">
      <w:pPr>
        <w:pStyle w:val="Heading1"/>
        <w:rPr>
          <w:rFonts w:asciiTheme="majorBidi" w:hAnsiTheme="majorBidi"/>
          <w:b w:val="0"/>
          <w:bCs w:val="0"/>
          <w:sz w:val="26"/>
          <w:szCs w:val="26"/>
        </w:rPr>
      </w:pPr>
      <w:bookmarkStart w:id="75" w:name="_Toc88402912"/>
      <w:r w:rsidRPr="0020088E">
        <w:rPr>
          <w:rFonts w:asciiTheme="majorBidi" w:hAnsiTheme="majorBidi"/>
          <w:sz w:val="26"/>
          <w:szCs w:val="26"/>
        </w:rPr>
        <w:t>2-Ultrasonic sensor</w:t>
      </w:r>
      <w:bookmarkEnd w:id="75"/>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F4041C4"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 and T is the time.</w:t>
      </w:r>
      <w:r w:rsidR="001643CA">
        <w:rPr>
          <w:rFonts w:asciiTheme="majorBidi" w:hAnsiTheme="majorBidi" w:cstheme="majorBidi"/>
        </w:rPr>
        <w:fldChar w:fldCharType="begin" w:fldLock="1"/>
      </w:r>
      <w:r w:rsidR="001643CA">
        <w:rPr>
          <w:rFonts w:asciiTheme="majorBidi" w:hAnsiTheme="majorBidi" w:cstheme="majorBidi"/>
        </w:rPr>
        <w:instrText>ADDIN CSL_CITATION {"citationItems":[{"id":"ITEM-1","itemData":{"URL":"https://www.maxbotix.com/articles/how-ultrasonic-sensors-work.htm","accessed":{"date-parts":[["2021","11","30"]]},"id":"ITEM-1","issued":{"date-parts":[["0"]]},"title":"Understanding How Ultrasonic Sensors Work |","type":"webpage"},"uris":["http://www.mendeley.com/documents/?uuid=35d609bf-200e-38ae-a9dc-2b107d8eb333"]}],"mendeley":{"formattedCitation":"[7]","plainTextFormattedCitation":"[7]","previouslyFormattedCitation":"[7]"},"properties":{"noteIndex":0},"schema":"https://github.com/citation-style-language/schema/raw/master/csl-citation.json"}</w:instrText>
      </w:r>
      <w:r w:rsidR="001643CA">
        <w:rPr>
          <w:rFonts w:asciiTheme="majorBidi" w:hAnsiTheme="majorBidi" w:cstheme="majorBidi"/>
        </w:rPr>
        <w:fldChar w:fldCharType="separate"/>
      </w:r>
      <w:r w:rsidR="001643CA" w:rsidRPr="001643CA">
        <w:rPr>
          <w:rFonts w:asciiTheme="majorBidi" w:hAnsiTheme="majorBidi" w:cstheme="majorBidi"/>
          <w:noProof/>
        </w:rPr>
        <w:t>[7]</w:t>
      </w:r>
      <w:r w:rsidR="001643CA">
        <w:rPr>
          <w:rFonts w:asciiTheme="majorBidi" w:hAnsiTheme="majorBidi" w:cstheme="majorBidi"/>
        </w:rPr>
        <w:fldChar w:fldCharType="end"/>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2</w:t>
      </w:r>
      <w:r>
        <w:rPr>
          <w:rFonts w:cstheme="majorBidi"/>
          <w:sz w:val="20"/>
          <w:szCs w:val="20"/>
        </w:rPr>
        <w:fldChar w:fldCharType="end"/>
      </w:r>
      <w:r w:rsidRPr="0020088E">
        <w:rPr>
          <w:rFonts w:cstheme="majorBidi"/>
          <w:sz w:val="20"/>
          <w:szCs w:val="20"/>
        </w:rPr>
        <w:t xml:space="preserve"> Showcasing an Ultrasonic Sensor</w:t>
      </w:r>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6" w:name="_Toc88402913"/>
      <w:r w:rsidRPr="0020088E">
        <w:rPr>
          <w:rFonts w:asciiTheme="majorBidi" w:hAnsiTheme="majorBidi"/>
          <w:sz w:val="26"/>
          <w:szCs w:val="26"/>
        </w:rPr>
        <w:t>3-IR sensor</w:t>
      </w:r>
      <w:bookmarkEnd w:id="76"/>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These sensors work by emitting and receiving infrared radiation. The radiation hits objects nearby while the receiver waits for the bounce-back of the signal. It can detect movement and distance of the object. There are three types of infrared </w:t>
      </w:r>
      <w:proofErr w:type="gramStart"/>
      <w:r w:rsidRPr="0020088E">
        <w:rPr>
          <w:rFonts w:asciiTheme="majorBidi" w:hAnsiTheme="majorBidi" w:cstheme="majorBidi"/>
        </w:rPr>
        <w:t>ranges;</w:t>
      </w:r>
      <w:proofErr w:type="gramEnd"/>
    </w:p>
    <w:p w14:paraId="6A904B42"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Mid-infrared - from 3 to 6µm</w:t>
      </w:r>
    </w:p>
    <w:p w14:paraId="7F73728D" w14:textId="7AEB26A0" w:rsidR="008358DF" w:rsidRPr="0020088E" w:rsidRDefault="008358DF" w:rsidP="008358DF">
      <w:pPr>
        <w:pStyle w:val="ListParagraph"/>
        <w:numPr>
          <w:ilvl w:val="0"/>
          <w:numId w:val="26"/>
        </w:numPr>
        <w:spacing w:line="259" w:lineRule="auto"/>
        <w:rPr>
          <w:rFonts w:cstheme="majorBidi"/>
        </w:rPr>
      </w:pPr>
      <w:r w:rsidRPr="0020088E">
        <w:rPr>
          <w:rFonts w:cstheme="majorBidi"/>
        </w:rPr>
        <w:t>Far-infrared - higher than 6µm</w:t>
      </w:r>
      <w:r w:rsidR="001643CA">
        <w:rPr>
          <w:rFonts w:cstheme="majorBidi"/>
        </w:rPr>
        <w:fldChar w:fldCharType="begin" w:fldLock="1"/>
      </w:r>
      <w:r w:rsidR="00E667F2">
        <w:rPr>
          <w:rFonts w:cstheme="majorBidi"/>
        </w:rPr>
        <w:instrText>ADDIN CSL_CITATION {"citationItems":[{"id":"ITEM-1","itemData":{"URL":"https://www.getkisi.com/guides/infrared-sensors","accessed":{"date-parts":[["2021","11","30"]]},"id":"ITEM-1","issued":{"date-parts":[["0"]]},"title":"Infrared Sensors Overview: Types, Functioning and Use Cases | Kisi","type":"webpage"},"uris":["http://www.mendeley.com/documents/?uuid=0839baa8-9f13-357f-a946-ccc026233437"]}],"mendeley":{"formattedCitation":"[8]","plainTextFormattedCitation":"[8]","previouslyFormattedCitation":"[8]"},"properties":{"noteIndex":0},"schema":"https://github.com/citation-style-language/schema/raw/master/csl-citation.json"}</w:instrText>
      </w:r>
      <w:r w:rsidR="001643CA">
        <w:rPr>
          <w:rFonts w:cstheme="majorBidi"/>
        </w:rPr>
        <w:fldChar w:fldCharType="separate"/>
      </w:r>
      <w:r w:rsidR="001643CA" w:rsidRPr="001643CA">
        <w:rPr>
          <w:rFonts w:cstheme="majorBidi"/>
          <w:noProof/>
        </w:rPr>
        <w:t>[8]</w:t>
      </w:r>
      <w:r w:rsidR="001643CA">
        <w:rPr>
          <w:rFonts w:cstheme="majorBidi"/>
        </w:rPr>
        <w:fldChar w:fldCharType="end"/>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77777777" w:rsidR="008358DF" w:rsidRPr="0020088E" w:rsidRDefault="008358DF" w:rsidP="008358DF">
      <w:pPr>
        <w:pStyle w:val="Caption"/>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Pr>
          <w:rFonts w:cstheme="majorBidi"/>
          <w:noProof/>
          <w:sz w:val="22"/>
          <w:szCs w:val="22"/>
        </w:rPr>
        <w:t>13</w:t>
      </w:r>
      <w:r>
        <w:rPr>
          <w:rFonts w:cstheme="majorBidi"/>
          <w:sz w:val="22"/>
          <w:szCs w:val="22"/>
        </w:rPr>
        <w:fldChar w:fldCharType="end"/>
      </w:r>
      <w:r w:rsidRPr="0020088E">
        <w:rPr>
          <w:rFonts w:cstheme="majorBidi"/>
          <w:sz w:val="22"/>
          <w:szCs w:val="22"/>
        </w:rPr>
        <w:t xml:space="preserve"> Showcasing the IR sensor</w:t>
      </w:r>
    </w:p>
    <w:p w14:paraId="75E9802F" w14:textId="77777777" w:rsidR="001643CA" w:rsidRDefault="001643CA">
      <w:pPr>
        <w:spacing w:after="160" w:line="259" w:lineRule="auto"/>
        <w:rPr>
          <w:rFonts w:asciiTheme="majorBidi" w:hAnsiTheme="majorBidi" w:cs="Arial"/>
          <w:b/>
          <w:bCs/>
          <w:kern w:val="32"/>
          <w:sz w:val="32"/>
          <w:szCs w:val="32"/>
        </w:rPr>
      </w:pPr>
      <w:bookmarkStart w:id="77" w:name="_Toc88402914"/>
      <w:r>
        <w:rPr>
          <w:rFonts w:asciiTheme="majorBidi" w:hAnsiTheme="majorBidi"/>
        </w:rPr>
        <w:br w:type="page"/>
      </w:r>
    </w:p>
    <w:p w14:paraId="2B6421D7" w14:textId="4BBEE87A" w:rsidR="008358DF" w:rsidRPr="0020088E" w:rsidRDefault="008358DF" w:rsidP="008358DF">
      <w:pPr>
        <w:pStyle w:val="Heading1"/>
        <w:rPr>
          <w:rFonts w:asciiTheme="majorBidi" w:hAnsiTheme="majorBidi"/>
          <w:b w:val="0"/>
          <w:bCs w:val="0"/>
        </w:rPr>
      </w:pPr>
      <w:r w:rsidRPr="0020088E">
        <w:rPr>
          <w:rFonts w:asciiTheme="majorBidi" w:hAnsiTheme="majorBidi"/>
        </w:rPr>
        <w:lastRenderedPageBreak/>
        <w:t>Controllers</w:t>
      </w:r>
      <w:bookmarkEnd w:id="77"/>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8" w:name="_Toc88402915"/>
      <w:r w:rsidRPr="0020088E">
        <w:rPr>
          <w:rFonts w:asciiTheme="majorBidi" w:hAnsiTheme="majorBidi"/>
          <w:sz w:val="26"/>
          <w:szCs w:val="26"/>
        </w:rPr>
        <w:t>1-Arduino</w:t>
      </w:r>
      <w:bookmarkEnd w:id="78"/>
    </w:p>
    <w:p w14:paraId="46A9EF7A" w14:textId="0B1A5E11" w:rsidR="008358DF" w:rsidRPr="0020088E" w:rsidRDefault="008358DF" w:rsidP="008358DF">
      <w:pPr>
        <w:ind w:firstLine="720"/>
        <w:rPr>
          <w:rFonts w:asciiTheme="majorBidi" w:hAnsiTheme="majorBidi" w:cstheme="majorBidi"/>
        </w:rPr>
      </w:pPr>
      <w:r w:rsidRPr="006D25D5">
        <w:rPr>
          <w:rFonts w:asciiTheme="majorBidi" w:hAnsiTheme="majorBidi" w:cstheme="majorBidi"/>
          <w:noProof/>
        </w:rPr>
        <w:drawing>
          <wp:anchor distT="0" distB="0" distL="114300" distR="114300" simplePos="0" relativeHeight="251718656" behindDoc="1" locked="0" layoutInCell="1" allowOverlap="1" wp14:anchorId="283D17C3" wp14:editId="792E5D43">
            <wp:simplePos x="0" y="0"/>
            <wp:positionH relativeFrom="margin">
              <wp:align>center</wp:align>
            </wp:positionH>
            <wp:positionV relativeFrom="paragraph">
              <wp:posOffset>851361</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2E6810AE">
                <wp:simplePos x="0" y="0"/>
                <wp:positionH relativeFrom="margin">
                  <wp:align>center</wp:align>
                </wp:positionH>
                <wp:positionV relativeFrom="paragraph">
                  <wp:posOffset>2505710</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77777777" w:rsidR="008358DF" w:rsidRPr="006D6153" w:rsidRDefault="008358DF" w:rsidP="008358DF">
                            <w:pPr>
                              <w:pStyle w:val="Caption"/>
                              <w:jc w:val="center"/>
                              <w:rPr>
                                <w:noProof/>
                                <w:sz w:val="24"/>
                              </w:rPr>
                            </w:pPr>
                            <w:r>
                              <w:t xml:space="preserve">Figure </w:t>
                            </w:r>
                            <w:fldSimple w:instr=" SEQ Figure \* ARABIC ">
                              <w:r>
                                <w:rPr>
                                  <w:noProof/>
                                </w:rPr>
                                <w:t>14</w:t>
                              </w:r>
                            </w:fldSimple>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197.3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" stroked="f">
                <v:textbox inset="0,0,0,0">
                  <w:txbxContent>
                    <w:p w14:paraId="233FC3CE" w14:textId="77777777" w:rsidR="008358DF" w:rsidRPr="006D6153" w:rsidRDefault="008358DF" w:rsidP="008358DF">
                      <w:pPr>
                        <w:pStyle w:val="Caption"/>
                        <w:jc w:val="center"/>
                        <w:rPr>
                          <w:noProof/>
                          <w:sz w:val="24"/>
                        </w:rPr>
                      </w:pPr>
                      <w:r>
                        <w:t xml:space="preserve">Figure </w:t>
                      </w:r>
                      <w:fldSimple w:instr=" SEQ Figure \* ARABIC ">
                        <w:r>
                          <w:rPr>
                            <w:noProof/>
                          </w:rPr>
                          <w:t>14</w:t>
                        </w:r>
                      </w:fldSimple>
                      <w:r>
                        <w:t xml:space="preserve"> - Arduino uno board</w:t>
                      </w:r>
                    </w:p>
                  </w:txbxContent>
                </v:textbox>
                <w10:wrap type="topAndBottom" anchorx="margin"/>
              </v:shape>
            </w:pict>
          </mc:Fallback>
        </mc:AlternateContent>
      </w:r>
      <w:r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Pr="006B4E51">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9]","plainTextFormattedCitation":"[9]","previouslyFormattedCitation":"[9]"},"properties":{"noteIndex":0},"schema":"https://github.com/citation-style-language/schema/raw/master/csl-citation.json"}</w:instrText>
      </w:r>
      <w:r w:rsidRPr="006B4E51">
        <w:rPr>
          <w:rFonts w:asciiTheme="majorBidi" w:hAnsiTheme="majorBidi" w:cstheme="majorBidi"/>
        </w:rPr>
        <w:fldChar w:fldCharType="separate"/>
      </w:r>
      <w:r w:rsidR="001643CA" w:rsidRPr="001643CA">
        <w:rPr>
          <w:rFonts w:asciiTheme="majorBidi" w:hAnsiTheme="majorBidi" w:cstheme="majorBidi"/>
          <w:noProof/>
        </w:rPr>
        <w:t>[9]</w:t>
      </w:r>
      <w:r w:rsidRPr="006B4E51">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79" w:name="_Toc88402916"/>
      <w:r w:rsidRPr="0020088E">
        <w:rPr>
          <w:rFonts w:asciiTheme="majorBidi" w:hAnsiTheme="majorBidi"/>
          <w:sz w:val="26"/>
          <w:szCs w:val="26"/>
        </w:rPr>
        <w:t>2-Raspberry Pi</w:t>
      </w:r>
      <w:bookmarkEnd w:id="79"/>
      <w:r w:rsidRPr="0020088E">
        <w:rPr>
          <w:rFonts w:asciiTheme="majorBidi" w:hAnsiTheme="majorBidi"/>
          <w:sz w:val="26"/>
          <w:szCs w:val="26"/>
        </w:rPr>
        <w:t xml:space="preserve"> </w:t>
      </w:r>
    </w:p>
    <w:p w14:paraId="57BDE703" w14:textId="0D6ED111"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77777777" w:rsidR="008358DF" w:rsidRPr="00124748" w:rsidRDefault="008358DF" w:rsidP="008358DF">
                            <w:pPr>
                              <w:pStyle w:val="Caption"/>
                              <w:jc w:val="center"/>
                              <w:rPr>
                                <w:noProof/>
                                <w:sz w:val="24"/>
                              </w:rPr>
                            </w:pPr>
                            <w:r>
                              <w:t>Figure 15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77777777" w:rsidR="008358DF" w:rsidRPr="00124748" w:rsidRDefault="008358DF" w:rsidP="008358DF">
                      <w:pPr>
                        <w:pStyle w:val="Caption"/>
                        <w:jc w:val="center"/>
                        <w:rPr>
                          <w:noProof/>
                          <w:sz w:val="24"/>
                        </w:rPr>
                      </w:pPr>
                      <w:r>
                        <w:t>Figure 15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w:t>
      </w:r>
      <w:proofErr w:type="gramStart"/>
      <w:r w:rsidRPr="0020088E">
        <w:rPr>
          <w:rFonts w:asciiTheme="majorBidi" w:hAnsiTheme="majorBidi" w:cstheme="majorBidi"/>
        </w:rPr>
        <w:t>mouse</w:t>
      </w:r>
      <w:proofErr w:type="gramEnd"/>
      <w:r w:rsidRPr="0020088E">
        <w:rPr>
          <w:rFonts w:asciiTheme="majorBidi" w:hAnsiTheme="majorBidi" w:cstheme="majorBidi"/>
        </w:rPr>
        <w:t xml:space="preserv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10]","plainTextFormattedCitation":"[10]","previouslyFormattedCitation":"[10]"},"properties":{"noteIndex":0},"schema":"https://github.com/citation-style-language/schema/raw/master/csl-citation.json"}</w:instrText>
      </w:r>
      <w:r w:rsidRPr="006B4E51">
        <w:rPr>
          <w:rFonts w:asciiTheme="majorBidi" w:hAnsiTheme="majorBidi" w:cstheme="majorBidi"/>
        </w:rPr>
        <w:fldChar w:fldCharType="separate"/>
      </w:r>
      <w:r w:rsidR="001643CA" w:rsidRPr="001643CA">
        <w:rPr>
          <w:rFonts w:asciiTheme="majorBidi" w:hAnsiTheme="majorBidi" w:cstheme="majorBidi"/>
          <w:noProof/>
        </w:rPr>
        <w:t>[10]</w:t>
      </w:r>
      <w:r w:rsidRPr="006B4E51">
        <w:rPr>
          <w:rFonts w:asciiTheme="majorBidi" w:hAnsiTheme="majorBidi" w:cstheme="majorBidi"/>
        </w:rPr>
        <w:fldChar w:fldCharType="end"/>
      </w:r>
    </w:p>
    <w:p w14:paraId="0A9C9779" w14:textId="77945C1C"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80" w:name="_Toc89086163"/>
      <w:bookmarkEnd w:id="62"/>
      <w:r w:rsidRPr="00E8117F">
        <w:rPr>
          <w:rFonts w:cstheme="majorBidi"/>
          <w:b/>
          <w:bCs/>
          <w:caps/>
          <w:sz w:val="28"/>
          <w:szCs w:val="28"/>
        </w:rPr>
        <w:lastRenderedPageBreak/>
        <w:t>Analyzing Alternative SOLUTIONs</w:t>
      </w:r>
      <w:bookmarkEnd w:id="36"/>
      <w:bookmarkEnd w:id="80"/>
      <w:r w:rsidRPr="00E8117F">
        <w:rPr>
          <w:rFonts w:cstheme="majorBidi"/>
          <w:b/>
          <w:bCs/>
          <w:caps/>
          <w:sz w:val="28"/>
          <w:szCs w:val="28"/>
        </w:rPr>
        <w:t xml:space="preserve"> </w:t>
      </w:r>
      <w:bookmarkStart w:id="81"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2" w:name="_Toc88402918"/>
      <w:bookmarkStart w:id="83" w:name="_Toc89086164"/>
      <w:r w:rsidRPr="00E8117F">
        <w:rPr>
          <w:rFonts w:asciiTheme="majorBidi" w:hAnsiTheme="majorBidi" w:cstheme="majorBidi"/>
          <w:b/>
          <w:bCs/>
          <w:color w:val="000000" w:themeColor="text1"/>
          <w:sz w:val="28"/>
          <w:szCs w:val="28"/>
        </w:rPr>
        <w:t>2.9.1-Morphological chart</w:t>
      </w:r>
      <w:bookmarkEnd w:id="82"/>
      <w:bookmarkEnd w:id="83"/>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84"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84"/>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5" w:name="_Toc88402919"/>
      <w:bookmarkStart w:id="86"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5"/>
      <w:bookmarkEnd w:id="86"/>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87" w:name="_Toc88402920"/>
      <w:bookmarkStart w:id="88" w:name="_Toc89086166"/>
      <w:r w:rsidRPr="00E8117F">
        <w:rPr>
          <w:rFonts w:asciiTheme="majorBidi" w:hAnsiTheme="majorBidi" w:cstheme="majorBidi"/>
        </w:rPr>
        <w:t>Ground Robot</w:t>
      </w:r>
      <w:bookmarkEnd w:id="87"/>
      <w:bookmarkEnd w:id="88"/>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89"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90" w:name="_Toc37968618"/>
                            <w:r>
                              <w:t>Figure 16 - Ground Robot’s glass box</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91" w:name="_Toc37968618"/>
                      <w:r>
                        <w:t>Figure 16 - Ground Robot’s glass box</w:t>
                      </w:r>
                      <w:bookmarkEnd w:id="91"/>
                    </w:p>
                  </w:txbxContent>
                </v:textbox>
                <w10:wrap type="square" anchorx="margin"/>
              </v:shape>
            </w:pict>
          </mc:Fallback>
        </mc:AlternateContent>
      </w:r>
      <w:bookmarkEnd w:id="89"/>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2"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1643CA">
      <w:r w:rsidRPr="00E8117F">
        <w:rPr>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93" w:name="_Toc89086222"/>
                            <w:r>
                              <w:t xml:space="preserve">Figure </w:t>
                            </w:r>
                            <w:fldSimple w:instr=" SEQ Figure \* ARABIC ">
                              <w:r w:rsidR="00D402F5">
                                <w:rPr>
                                  <w:noProof/>
                                </w:rPr>
                                <w:t>5</w:t>
                              </w:r>
                            </w:fldSimple>
                            <w:r>
                              <w:t xml:space="preserve"> – Ground robot Glass box</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94" w:name="_Toc89086222"/>
                      <w:r>
                        <w:t xml:space="preserve">Figure </w:t>
                      </w:r>
                      <w:fldSimple w:instr=" SEQ Figure \* ARABIC ">
                        <w:r w:rsidR="00D402F5">
                          <w:rPr>
                            <w:noProof/>
                          </w:rPr>
                          <w:t>5</w:t>
                        </w:r>
                      </w:fldSimple>
                      <w:r>
                        <w:t xml:space="preserve"> – Ground robot Glass box</w:t>
                      </w:r>
                      <w:bookmarkEnd w:id="94"/>
                    </w:p>
                  </w:txbxContent>
                </v:textbox>
                <w10:wrap type="square"/>
              </v:shape>
            </w:pict>
          </mc:Fallback>
        </mc:AlternateContent>
      </w:r>
    </w:p>
    <w:p w14:paraId="30235C49" w14:textId="4ACC0612" w:rsidR="0029200D" w:rsidRPr="00E8117F" w:rsidRDefault="0029200D" w:rsidP="001643CA"/>
    <w:p w14:paraId="1011C4F2" w14:textId="585F0AAD" w:rsidR="00E112F4" w:rsidRPr="00E8117F" w:rsidRDefault="00E112F4" w:rsidP="001643CA"/>
    <w:p w14:paraId="51296B4F" w14:textId="2FB51AEE" w:rsidR="001643CA" w:rsidRDefault="001643CA">
      <w:pPr>
        <w:spacing w:after="160" w:line="259" w:lineRule="auto"/>
      </w:pPr>
      <w:r>
        <w:br w:type="page"/>
      </w: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95" w:name="_Toc89086167"/>
      <w:r w:rsidRPr="00E8117F">
        <w:rPr>
          <w:rFonts w:asciiTheme="majorBidi" w:hAnsiTheme="majorBidi" w:cstheme="majorBidi"/>
        </w:rPr>
        <w:lastRenderedPageBreak/>
        <w:t>Cost analysis</w:t>
      </w:r>
      <w:bookmarkEnd w:id="92"/>
      <w:bookmarkEnd w:id="95"/>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1643CA">
      <w:pPr>
        <w:pStyle w:val="Caption"/>
        <w:framePr w:hSpace="180" w:wrap="around" w:vAnchor="text" w:hAnchor="page" w:x="4966" w:y="3589"/>
        <w:rPr>
          <w:rFonts w:cstheme="majorBidi"/>
        </w:rPr>
      </w:pPr>
      <w:bookmarkStart w:id="96" w:name="_Toc89086210"/>
      <w:bookmarkStart w:id="97"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96"/>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98" w:name="_Toc89086168"/>
      <w:proofErr w:type="spellStart"/>
      <w:r w:rsidRPr="00E8117F">
        <w:rPr>
          <w:rFonts w:asciiTheme="majorBidi" w:hAnsiTheme="majorBidi" w:cstheme="majorBidi"/>
        </w:rPr>
        <w:t>RoboDog</w:t>
      </w:r>
      <w:bookmarkEnd w:id="97"/>
      <w:bookmarkEnd w:id="98"/>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99"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99"/>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100"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101" w:name="_Toc89086169"/>
      <w:r w:rsidRPr="00E8117F">
        <w:rPr>
          <w:rFonts w:asciiTheme="majorBidi" w:hAnsiTheme="majorBidi" w:cstheme="majorBidi"/>
        </w:rPr>
        <w:t>Robot train tracks</w:t>
      </w:r>
      <w:bookmarkEnd w:id="100"/>
      <w:bookmarkEnd w:id="101"/>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8"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">
                <v:shape id="Text Box 2" o:spid="_x0000_s1069"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2"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5"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6"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7"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8"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9"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0"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1"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2"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3"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4"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5"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6"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7"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8"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9"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0"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1"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2"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3"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4"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5"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6"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7"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8"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9"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0"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1"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2"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3"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4"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5"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22E64D1B" w:rsidR="00C459E8" w:rsidRPr="00E8117F" w:rsidRDefault="00C459E8" w:rsidP="00C459E8">
      <w:pPr>
        <w:rPr>
          <w:rFonts w:asciiTheme="majorBidi" w:hAnsiTheme="majorBidi" w:cstheme="majorBidi"/>
        </w:rPr>
      </w:pPr>
    </w:p>
    <w:p w14:paraId="225288C9" w14:textId="7828B848" w:rsidR="005D607D" w:rsidRPr="00E8117F" w:rsidRDefault="00D1469F"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4D329A31">
                <wp:simplePos x="0" y="0"/>
                <wp:positionH relativeFrom="margin">
                  <wp:align>center</wp:align>
                </wp:positionH>
                <wp:positionV relativeFrom="paragraph">
                  <wp:posOffset>337157</wp:posOffset>
                </wp:positionV>
                <wp:extent cx="6714490" cy="19875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EACBD" id="Text Box 23" o:spid="_x0000_s1106" type="#_x0000_t202" style="position:absolute;margin-left:0;margin-top:26.55pt;width:528.7pt;height:15.65pt;z-index:2516961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" stroked="f">
                <v:textbox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anchorx="margin"/>
              </v:shape>
            </w:pict>
          </mc:Fallback>
        </mc:AlternateContent>
      </w:r>
    </w:p>
    <w:p w14:paraId="1204960D" w14:textId="7E56F68D" w:rsidR="00C24D98" w:rsidRPr="00E8117F" w:rsidRDefault="00C24D98" w:rsidP="00C24D98">
      <w:pPr>
        <w:pStyle w:val="SecondHeading"/>
        <w:numPr>
          <w:ilvl w:val="0"/>
          <w:numId w:val="0"/>
        </w:numPr>
        <w:ind w:firstLine="720"/>
        <w:rPr>
          <w:rFonts w:asciiTheme="majorBidi" w:hAnsiTheme="majorBidi" w:cstheme="majorBidi"/>
        </w:rPr>
      </w:pPr>
      <w:bookmarkStart w:id="102" w:name="_Toc89086170"/>
      <w:r w:rsidRPr="00E8117F">
        <w:rPr>
          <w:rFonts w:asciiTheme="majorBidi" w:hAnsiTheme="majorBidi" w:cstheme="majorBidi"/>
        </w:rPr>
        <w:t>Cost analysis</w:t>
      </w:r>
      <w:bookmarkEnd w:id="102"/>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103"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1643CA">
      <w:pPr>
        <w:pStyle w:val="Caption"/>
        <w:framePr w:hSpace="180" w:wrap="around" w:vAnchor="text" w:hAnchor="page" w:x="4930" w:y="2353"/>
        <w:rPr>
          <w:rFonts w:cstheme="majorBidi"/>
        </w:rPr>
      </w:pPr>
      <w:bookmarkStart w:id="104"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104"/>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5" w:name="_Toc89086171"/>
      <w:r w:rsidRPr="00E8117F">
        <w:rPr>
          <w:rFonts w:asciiTheme="majorBidi" w:hAnsiTheme="majorBidi" w:cstheme="majorBidi"/>
        </w:rPr>
        <w:t>Choosing Baseline Design</w:t>
      </w:r>
      <w:bookmarkEnd w:id="103"/>
      <w:bookmarkEnd w:id="105"/>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106"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106"/>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107"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107"/>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8"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1"/>
      <w:bookmarkEnd w:id="108"/>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09" w:name="_Toc436143846"/>
      <w:bookmarkStart w:id="110"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09"/>
      <w:bookmarkEnd w:id="110"/>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1" w:name="_Toc436143847"/>
      <w:bookmarkStart w:id="112"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1"/>
      <w:bookmarkEnd w:id="112"/>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113" w:name="_Toc89086175"/>
      <w:bookmarkStart w:id="114"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3"/>
    </w:p>
    <w:p w14:paraId="3009EB3B" w14:textId="3D19A881" w:rsidR="00A63EBC" w:rsidRPr="00E8117F" w:rsidRDefault="00446DEA" w:rsidP="00446DEA">
      <w:pPr>
        <w:pStyle w:val="Caption"/>
        <w:jc w:val="center"/>
        <w:rPr>
          <w:rFonts w:cstheme="majorBidi"/>
        </w:rPr>
      </w:pPr>
      <w:bookmarkStart w:id="115"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115"/>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116"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4"/>
      <w:bookmarkEnd w:id="116"/>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7" w:name="_Toc436143849"/>
      <w:bookmarkStart w:id="118"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7"/>
      <w:bookmarkEnd w:id="118"/>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19" w:name="_Toc89086225"/>
                            <w:r>
                              <w:t xml:space="preserve">Figure </w:t>
                            </w:r>
                            <w:fldSimple w:instr=" SEQ Figure \* ARABIC ">
                              <w:r w:rsidR="00D402F5">
                                <w:rPr>
                                  <w:noProof/>
                                </w:rPr>
                                <w:t>8</w:t>
                              </w:r>
                            </w:fldSimple>
                            <w:r>
                              <w:t xml:space="preserve"> Circuit Schematic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20" w:name="_Toc89086225"/>
                      <w:r>
                        <w:t xml:space="preserve">Figure </w:t>
                      </w:r>
                      <w:fldSimple w:instr=" SEQ Figure \* ARABIC ">
                        <w:r w:rsidR="00D402F5">
                          <w:rPr>
                            <w:noProof/>
                          </w:rPr>
                          <w:t>8</w:t>
                        </w:r>
                      </w:fldSimple>
                      <w:r>
                        <w:t xml:space="preserve"> Circuit Schematics</w:t>
                      </w:r>
                      <w:bookmarkEnd w:id="120"/>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0"/>
      <w:bookmarkStart w:id="122"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21"/>
      <w:bookmarkEnd w:id="122"/>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23"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23"/>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5"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24"/>
      <w:bookmarkEnd w:id="125"/>
    </w:p>
    <w:p w14:paraId="494D25B7" w14:textId="77777777" w:rsidR="00DC252F" w:rsidRPr="00E8117F" w:rsidRDefault="00DC252F" w:rsidP="00DC252F">
      <w:pPr>
        <w:pStyle w:val="Heading2"/>
        <w:rPr>
          <w:rFonts w:asciiTheme="majorBidi" w:hAnsiTheme="majorBidi"/>
          <w:b/>
          <w:bCs/>
          <w:color w:val="000000" w:themeColor="text1"/>
        </w:rPr>
      </w:pPr>
      <w:bookmarkStart w:id="126" w:name="_Toc89086180"/>
      <w:r w:rsidRPr="00E8117F">
        <w:rPr>
          <w:rFonts w:asciiTheme="majorBidi" w:hAnsiTheme="majorBidi"/>
          <w:b/>
          <w:bCs/>
          <w:color w:val="000000" w:themeColor="text1"/>
        </w:rPr>
        <w:t>Navigation Flow Chart</w:t>
      </w:r>
      <w:bookmarkEnd w:id="126"/>
    </w:p>
    <w:p w14:paraId="2FACA6FD" w14:textId="32C0F542" w:rsidR="00DC252F" w:rsidRPr="00E8117F" w:rsidRDefault="00DC252F" w:rsidP="00DC252F">
      <w:pPr>
        <w:rPr>
          <w:rFonts w:asciiTheme="majorBidi" w:hAnsiTheme="majorBidi" w:cstheme="majorBidi"/>
        </w:rPr>
      </w:pPr>
    </w:p>
    <w:p w14:paraId="0D8EF2A8" w14:textId="62DBC2C4" w:rsidR="00DC252F" w:rsidRPr="00E8117F" w:rsidRDefault="00AA71F7"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457E2141">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7" w:name="_Toc89086226"/>
                            <w:r>
                              <w:t xml:space="preserve">Figure </w:t>
                            </w:r>
                            <w:fldSimple w:instr=" SEQ Figure \* ARABIC ">
                              <w:r w:rsidR="00D402F5">
                                <w:rPr>
                                  <w:noProof/>
                                </w:rPr>
                                <w:t>9</w:t>
                              </w:r>
                            </w:fldSimple>
                            <w:r>
                              <w:t xml:space="preserve"> Navigation flowchar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8" w:name="_Toc89086226"/>
                      <w:r>
                        <w:t xml:space="preserve">Figure </w:t>
                      </w:r>
                      <w:fldSimple w:instr=" SEQ Figure \* ARABIC ">
                        <w:r w:rsidR="00D402F5">
                          <w:rPr>
                            <w:noProof/>
                          </w:rPr>
                          <w:t>9</w:t>
                        </w:r>
                      </w:fldSimple>
                      <w:r>
                        <w:t xml:space="preserve"> Navigation flowchart</w:t>
                      </w:r>
                      <w:bookmarkEnd w:id="128"/>
                    </w:p>
                  </w:txbxContent>
                </v:textbox>
                <w10:wrap type="tight"/>
              </v:shape>
            </w:pict>
          </mc:Fallback>
        </mc:AlternateContent>
      </w:r>
      <w:r w:rsidR="006B097C" w:rsidRPr="00E8117F">
        <w:rPr>
          <w:rFonts w:asciiTheme="majorBidi" w:hAnsiTheme="majorBidi" w:cstheme="majorBidi"/>
          <w:noProof/>
        </w:rPr>
        <w:drawing>
          <wp:anchor distT="0" distB="0" distL="114300" distR="114300" simplePos="0" relativeHeight="251674624" behindDoc="1" locked="0" layoutInCell="1" allowOverlap="1" wp14:anchorId="30095BE8" wp14:editId="589B6DD1">
            <wp:simplePos x="0" y="0"/>
            <wp:positionH relativeFrom="page">
              <wp:align>center</wp:align>
            </wp:positionH>
            <wp:positionV relativeFrom="paragraph">
              <wp:posOffset>7814</wp:posOffset>
            </wp:positionV>
            <wp:extent cx="3084830" cy="5631815"/>
            <wp:effectExtent l="0" t="0" r="1270" b="6985"/>
            <wp:wrapTight wrapText="bothSides">
              <wp:wrapPolygon edited="0">
                <wp:start x="8403" y="0"/>
                <wp:lineTo x="8270" y="1169"/>
                <wp:lineTo x="6269" y="2484"/>
                <wp:lineTo x="6136" y="3945"/>
                <wp:lineTo x="8804" y="4676"/>
                <wp:lineTo x="6936" y="4822"/>
                <wp:lineTo x="6136" y="5041"/>
                <wp:lineTo x="6136" y="6503"/>
                <wp:lineTo x="8003" y="7014"/>
                <wp:lineTo x="10271" y="7014"/>
                <wp:lineTo x="6669" y="7306"/>
                <wp:lineTo x="6136" y="7452"/>
                <wp:lineTo x="6136" y="8987"/>
                <wp:lineTo x="7470" y="9352"/>
                <wp:lineTo x="10271" y="9352"/>
                <wp:lineTo x="9337" y="10521"/>
                <wp:lineTo x="0" y="11033"/>
                <wp:lineTo x="0" y="12494"/>
                <wp:lineTo x="9471" y="12859"/>
                <wp:lineTo x="10271" y="14028"/>
                <wp:lineTo x="7737" y="14320"/>
                <wp:lineTo x="7070" y="14540"/>
                <wp:lineTo x="7070" y="15928"/>
                <wp:lineTo x="8270" y="16366"/>
                <wp:lineTo x="10271" y="16366"/>
                <wp:lineTo x="7603" y="16878"/>
                <wp:lineTo x="7070" y="17024"/>
                <wp:lineTo x="7070" y="18412"/>
                <wp:lineTo x="7870" y="18704"/>
                <wp:lineTo x="10271" y="18704"/>
                <wp:lineTo x="7737" y="19362"/>
                <wp:lineTo x="7203" y="19581"/>
                <wp:lineTo x="7336" y="21115"/>
                <wp:lineTo x="10138" y="21554"/>
                <wp:lineTo x="10404" y="21554"/>
                <wp:lineTo x="21476" y="21554"/>
                <wp:lineTo x="21476" y="9498"/>
                <wp:lineTo x="13606" y="9352"/>
                <wp:lineTo x="15206" y="8914"/>
                <wp:lineTo x="15340" y="7526"/>
                <wp:lineTo x="14406" y="7306"/>
                <wp:lineTo x="10938" y="7014"/>
                <wp:lineTo x="13205" y="7014"/>
                <wp:lineTo x="15206" y="6430"/>
                <wp:lineTo x="15340" y="5114"/>
                <wp:lineTo x="14273" y="4822"/>
                <wp:lineTo x="12405" y="4676"/>
                <wp:lineTo x="15206" y="3872"/>
                <wp:lineTo x="14939" y="2557"/>
                <wp:lineTo x="12805" y="1169"/>
                <wp:lineTo x="12672" y="0"/>
                <wp:lineTo x="8403"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84830" cy="563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29" w:name="_Toc89086181"/>
      <w:r w:rsidRPr="00E8117F">
        <w:rPr>
          <w:rFonts w:asciiTheme="majorBidi" w:hAnsiTheme="majorBidi"/>
          <w:b/>
          <w:bCs/>
          <w:color w:val="000000" w:themeColor="text1"/>
        </w:rPr>
        <w:lastRenderedPageBreak/>
        <w:t>Obstacle avoidance flow chart</w:t>
      </w:r>
      <w:bookmarkEnd w:id="129"/>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0" w:name="_Toc89086227"/>
                            <w:r>
                              <w:t xml:space="preserve">Figure </w:t>
                            </w:r>
                            <w:fldSimple w:instr=" SEQ Figure \* ARABIC ">
                              <w:r w:rsidR="00D402F5">
                                <w:rPr>
                                  <w:noProof/>
                                </w:rPr>
                                <w:t>10</w:t>
                              </w:r>
                            </w:fldSimple>
                            <w:r>
                              <w:t xml:space="preserve"> Obstacle avoidance flowchart</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1" w:name="_Toc89086227"/>
                      <w:r>
                        <w:t xml:space="preserve">Figure </w:t>
                      </w:r>
                      <w:fldSimple w:instr=" SEQ Figure \* ARABIC ">
                        <w:r w:rsidR="00D402F5">
                          <w:rPr>
                            <w:noProof/>
                          </w:rPr>
                          <w:t>10</w:t>
                        </w:r>
                      </w:fldSimple>
                      <w:r>
                        <w:t xml:space="preserve"> Obstacle avoidance flowchart</w:t>
                      </w:r>
                      <w:bookmarkEnd w:id="131"/>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FCCE1B5">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2"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3"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2"/>
      <w:bookmarkEnd w:id="133"/>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4"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5"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6"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36"/>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7"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4"/>
      <w:bookmarkEnd w:id="137"/>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38"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38"/>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9" w:name="_Toc436143854"/>
      <w:bookmarkStart w:id="140"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39"/>
      <w:bookmarkEnd w:id="140"/>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1"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2"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1"/>
      <w:bookmarkEnd w:id="142"/>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3" w:name="_Toc89086186"/>
      <w:bookmarkStart w:id="144" w:name="_Toc436143856"/>
      <w:r w:rsidRPr="00E8117F">
        <w:rPr>
          <w:rFonts w:asciiTheme="majorBidi" w:hAnsiTheme="majorBidi" w:cstheme="majorBidi"/>
          <w:iCs/>
        </w:rPr>
        <w:t>Operation of the robot is very simple; any layman can use it without issue.</w:t>
      </w:r>
      <w:bookmarkEnd w:id="143"/>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5" w:name="_Toc89086187"/>
      <w:r w:rsidRPr="00E8117F">
        <w:rPr>
          <w:rFonts w:asciiTheme="majorBidi" w:hAnsiTheme="majorBidi" w:cstheme="majorBidi"/>
          <w:iCs/>
        </w:rPr>
        <w:t>Locate the robot within a stop point.</w:t>
      </w:r>
      <w:bookmarkEnd w:id="145"/>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8"/>
      <w:r w:rsidRPr="00E8117F">
        <w:rPr>
          <w:rFonts w:asciiTheme="majorBidi" w:hAnsiTheme="majorBidi" w:cstheme="majorBidi"/>
          <w:iCs/>
        </w:rPr>
        <w:t>Place shipment/package inside the luggage compartment.</w:t>
      </w:r>
      <w:bookmarkEnd w:id="146"/>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9"/>
      <w:r w:rsidRPr="00E8117F">
        <w:rPr>
          <w:rFonts w:asciiTheme="majorBidi" w:hAnsiTheme="majorBidi" w:cstheme="majorBidi"/>
          <w:iCs/>
        </w:rPr>
        <w:t>Open the robot UI using any smart device.</w:t>
      </w:r>
      <w:bookmarkEnd w:id="147"/>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90"/>
      <w:r w:rsidRPr="00E8117F">
        <w:rPr>
          <w:rFonts w:asciiTheme="majorBidi" w:hAnsiTheme="majorBidi" w:cstheme="majorBidi"/>
          <w:iCs/>
        </w:rPr>
        <w:t>Enter destination for the shipment and receiver details.</w:t>
      </w:r>
      <w:bookmarkEnd w:id="148"/>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49"/>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2"/>
      <w:r w:rsidRPr="00E8117F">
        <w:rPr>
          <w:rFonts w:asciiTheme="majorBidi" w:hAnsiTheme="majorBidi" w:cstheme="majorBidi"/>
          <w:iCs/>
        </w:rPr>
        <w:t>Press Start.</w:t>
      </w:r>
      <w:bookmarkEnd w:id="150"/>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3"/>
      <w:r w:rsidRPr="00E8117F">
        <w:rPr>
          <w:rFonts w:asciiTheme="majorBidi" w:hAnsiTheme="majorBidi" w:cstheme="majorBidi"/>
          <w:iCs/>
        </w:rPr>
        <w:t>Wait for confirmation from receiver. (done)</w:t>
      </w:r>
      <w:bookmarkEnd w:id="151"/>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2"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4"/>
      <w:bookmarkEnd w:id="152"/>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3" w:name="_Toc89086230"/>
                            <w:r>
                              <w:t xml:space="preserve">Figure </w:t>
                            </w:r>
                            <w:fldSimple w:instr=" SEQ Figure \* ARABIC ">
                              <w:r w:rsidR="00D402F5">
                                <w:rPr>
                                  <w:noProof/>
                                </w:rPr>
                                <w:t>13</w:t>
                              </w:r>
                            </w:fldSimple>
                            <w:r>
                              <w:t xml:space="preserve"> Prototype of the </w:t>
                            </w:r>
                            <w:proofErr w:type="spellStart"/>
                            <w:r>
                              <w:t>senors</w:t>
                            </w:r>
                            <w:bookmarkEnd w:id="1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4" w:name="_Toc89086230"/>
                      <w:r>
                        <w:t xml:space="preserve">Figure </w:t>
                      </w:r>
                      <w:fldSimple w:instr=" SEQ Figure \* ARABIC ">
                        <w:r w:rsidR="00D402F5">
                          <w:rPr>
                            <w:noProof/>
                          </w:rPr>
                          <w:t>13</w:t>
                        </w:r>
                      </w:fldSimple>
                      <w:r>
                        <w:t xml:space="preserve"> Prototype of the </w:t>
                      </w:r>
                      <w:proofErr w:type="spellStart"/>
                      <w:r>
                        <w:t>senors</w:t>
                      </w:r>
                      <w:bookmarkEnd w:id="154"/>
                      <w:proofErr w:type="spellEnd"/>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55" w:name="_Toc89086231"/>
                            <w:r>
                              <w:t xml:space="preserve">Figure </w:t>
                            </w:r>
                            <w:fldSimple w:instr=" SEQ Figure \* ARABIC ">
                              <w:r w:rsidR="00D402F5">
                                <w:rPr>
                                  <w:noProof/>
                                </w:rPr>
                                <w:t>14</w:t>
                              </w:r>
                            </w:fldSimple>
                            <w:r>
                              <w:t xml:space="preserve"> - Localization prototyp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71303390" w:rsidR="00833E49" w:rsidRPr="00E22296" w:rsidRDefault="00833E49" w:rsidP="00833E49">
                      <w:pPr>
                        <w:pStyle w:val="Caption"/>
                        <w:jc w:val="center"/>
                        <w:rPr>
                          <w:noProof/>
                          <w:sz w:val="24"/>
                        </w:rPr>
                      </w:pPr>
                      <w:bookmarkStart w:id="156" w:name="_Toc89086231"/>
                      <w:r>
                        <w:t xml:space="preserve">Figure </w:t>
                      </w:r>
                      <w:fldSimple w:instr=" SEQ Figure \* ARABIC ">
                        <w:r w:rsidR="00D402F5">
                          <w:rPr>
                            <w:noProof/>
                          </w:rPr>
                          <w:t>14</w:t>
                        </w:r>
                      </w:fldSimple>
                      <w:r>
                        <w:t xml:space="preserve"> - Localization prototype</w:t>
                      </w:r>
                      <w:bookmarkEnd w:id="156"/>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7" w:name="_Toc89086232"/>
                            <w:r>
                              <w:t xml:space="preserve">Figure </w:t>
                            </w:r>
                            <w:fldSimple w:instr=" SEQ Figure \* ARABIC ">
                              <w:r w:rsidR="00D402F5">
                                <w:rPr>
                                  <w:noProof/>
                                </w:rPr>
                                <w:t>15</w:t>
                              </w:r>
                            </w:fldSimple>
                            <w:r>
                              <w:t xml:space="preserve"> Example of sensors usage</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8" w:name="_Toc89086232"/>
                      <w:r>
                        <w:t xml:space="preserve">Figure </w:t>
                      </w:r>
                      <w:fldSimple w:instr=" SEQ Figure \* ARABIC ">
                        <w:r w:rsidR="00D402F5">
                          <w:rPr>
                            <w:noProof/>
                          </w:rPr>
                          <w:t>15</w:t>
                        </w:r>
                      </w:fldSimple>
                      <w:r>
                        <w:t xml:space="preserve"> Example of sensors usage</w:t>
                      </w:r>
                      <w:bookmarkEnd w:id="158"/>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59" w:name="_Toc89086233"/>
                            <w:r>
                              <w:t xml:space="preserve">Figure </w:t>
                            </w:r>
                            <w:fldSimple w:instr=" SEQ Figure \* ARABIC ">
                              <w:r>
                                <w:rPr>
                                  <w:noProof/>
                                </w:rPr>
                                <w:t>16</w:t>
                              </w:r>
                            </w:fldSimple>
                            <w:r>
                              <w:t xml:space="preserve"> </w:t>
                            </w:r>
                            <w:proofErr w:type="spellStart"/>
                            <w:r>
                              <w:t>Matlab</w:t>
                            </w:r>
                            <w:proofErr w:type="spellEnd"/>
                            <w:r>
                              <w:t xml:space="preserve"> graph showing distance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60" w:name="_Toc89086233"/>
                      <w:r>
                        <w:t xml:space="preserve">Figure </w:t>
                      </w:r>
                      <w:fldSimple w:instr=" SEQ Figure \* ARABIC ">
                        <w:r>
                          <w:rPr>
                            <w:noProof/>
                          </w:rPr>
                          <w:t>16</w:t>
                        </w:r>
                      </w:fldSimple>
                      <w:r>
                        <w:t xml:space="preserve"> </w:t>
                      </w:r>
                      <w:proofErr w:type="spellStart"/>
                      <w:r>
                        <w:t>Matlab</w:t>
                      </w:r>
                      <w:proofErr w:type="spellEnd"/>
                      <w:r>
                        <w:t xml:space="preserve"> graph showing distances</w:t>
                      </w:r>
                      <w:bookmarkEnd w:id="16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1"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2"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3" w:name="_Toc436143858"/>
      <w:bookmarkEnd w:id="161"/>
      <w:bookmarkEnd w:id="162"/>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4"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3"/>
      <w:bookmarkEnd w:id="164"/>
    </w:p>
    <w:p w14:paraId="5B965471" w14:textId="4F45EC0B" w:rsidR="00100166" w:rsidRPr="00E8117F" w:rsidRDefault="00100166" w:rsidP="00100166">
      <w:pPr>
        <w:ind w:firstLine="432"/>
        <w:jc w:val="both"/>
        <w:rPr>
          <w:rFonts w:asciiTheme="majorBidi" w:hAnsiTheme="majorBidi" w:cstheme="majorBidi"/>
        </w:rPr>
      </w:pPr>
      <w:bookmarkStart w:id="165"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00E667F2">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1]","plainTextFormattedCitation":"[11]","previouslyFormattedCitation":"[11]"},"properties":{"noteIndex":0},"schema":"https://github.com/citation-style-language/schema/raw/master/csl-citation.json"}</w:instrText>
      </w:r>
      <w:r w:rsidRPr="00E8117F">
        <w:rPr>
          <w:rFonts w:asciiTheme="majorBidi" w:hAnsiTheme="majorBidi" w:cstheme="majorBidi"/>
        </w:rPr>
        <w:fldChar w:fldCharType="separate"/>
      </w:r>
      <w:r w:rsidR="001643CA" w:rsidRPr="001643CA">
        <w:rPr>
          <w:rFonts w:asciiTheme="majorBidi" w:hAnsiTheme="majorBidi" w:cstheme="majorBidi"/>
          <w:noProof/>
        </w:rPr>
        <w:t>[11]</w:t>
      </w:r>
      <w:r w:rsidRPr="00E8117F">
        <w:rPr>
          <w:rFonts w:asciiTheme="majorBidi" w:hAnsiTheme="majorBidi" w:cstheme="majorBidi"/>
        </w:rPr>
        <w:fldChar w:fldCharType="end"/>
      </w:r>
    </w:p>
    <w:p w14:paraId="708405A7" w14:textId="77777777" w:rsidR="0092020B" w:rsidRDefault="0092020B" w:rsidP="00F122C8">
      <w:bookmarkStart w:id="166" w:name="_Toc89086197"/>
    </w:p>
    <w:p w14:paraId="2C592584" w14:textId="1A23F4AC"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5"/>
      <w:bookmarkEnd w:id="166"/>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7"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68"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68"/>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9"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7"/>
      <w:bookmarkEnd w:id="169"/>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436143861"/>
      <w:bookmarkStart w:id="171"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0"/>
      <w:bookmarkEnd w:id="171"/>
    </w:p>
    <w:p w14:paraId="0BF8E72A" w14:textId="77777777" w:rsidR="0075430C" w:rsidRPr="00E8117F" w:rsidRDefault="0075430C" w:rsidP="0075430C">
      <w:pPr>
        <w:pStyle w:val="Heading2"/>
        <w:rPr>
          <w:rFonts w:asciiTheme="majorBidi" w:hAnsiTheme="majorBidi"/>
          <w:b/>
          <w:bCs/>
          <w:color w:val="000000" w:themeColor="text1"/>
        </w:rPr>
      </w:pPr>
      <w:bookmarkStart w:id="172" w:name="_Toc88402929"/>
      <w:bookmarkStart w:id="173" w:name="_Toc89086200"/>
      <w:r w:rsidRPr="00E8117F">
        <w:rPr>
          <w:rFonts w:asciiTheme="majorBidi" w:hAnsiTheme="majorBidi"/>
          <w:b/>
          <w:bCs/>
          <w:color w:val="000000" w:themeColor="text1"/>
        </w:rPr>
        <w:t>Stereo camera</w:t>
      </w:r>
      <w:bookmarkEnd w:id="172"/>
      <w:bookmarkEnd w:id="173"/>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4" w:name="_Toc88402930"/>
      <w:bookmarkStart w:id="175" w:name="_Toc89086201"/>
      <w:r w:rsidRPr="00E8117F">
        <w:rPr>
          <w:rFonts w:asciiTheme="majorBidi" w:hAnsiTheme="majorBidi"/>
          <w:b/>
          <w:bCs/>
          <w:color w:val="000000" w:themeColor="text1"/>
        </w:rPr>
        <w:t>Motors</w:t>
      </w:r>
      <w:bookmarkEnd w:id="174"/>
      <w:bookmarkEnd w:id="175"/>
    </w:p>
    <w:p w14:paraId="5F5CF265" w14:textId="412CFB0C"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r w:rsidR="00E667F2">
        <w:rPr>
          <w:rFonts w:asciiTheme="majorBidi" w:hAnsiTheme="majorBidi" w:cstheme="majorBidi"/>
        </w:rPr>
        <w:fldChar w:fldCharType="begin" w:fldLock="1"/>
      </w:r>
      <w:r w:rsidR="00E667F2">
        <w:rPr>
          <w:rFonts w:asciiTheme="majorBidi" w:hAnsiTheme="majorBidi" w:cstheme="majorBidi"/>
        </w:rPr>
        <w:instrText>ADDIN CSL_CITATION {"citationItems":[{"id":"ITEM-1","itemData":{"author":[{"dropping-particle":"","family":"Fiebig","given":"André","non-dropping-particle":"","parse-names":false,"suffix":""},{"dropping-particle":"","family":"Marla","given":"P","non-dropping-particle":"","parse-names":false,"suffix":""},{"dropping-particle":"","family":"Sottek","given":"R","non-dropping-particle":"","parse-names":false,"suffix":""}],"container-title":"Proceedings - European Conference on Noise Control","id":"ITEM-1","issued":{"date-parts":[["2012"]]},"page":"1069-1074","title":"Noise of electric and combustion-powered scooters and resulting annoyance","type":"article-journal"},"uris":["http://www.mendeley.com/documents/?uuid=dbc51d09-4a4a-4237-9341-c6c5a6f3be1c"]}],"mendeley":{"formattedCitation":"[12]","plainTextFormattedCitation":"[12]"},"properties":{"noteIndex":0},"schema":"https://github.com/citation-style-language/schema/raw/master/csl-citation.json"}</w:instrText>
      </w:r>
      <w:r w:rsidR="00E667F2">
        <w:rPr>
          <w:rFonts w:asciiTheme="majorBidi" w:hAnsiTheme="majorBidi" w:cstheme="majorBidi"/>
        </w:rPr>
        <w:fldChar w:fldCharType="separate"/>
      </w:r>
      <w:r w:rsidR="00E667F2" w:rsidRPr="00E667F2">
        <w:rPr>
          <w:rFonts w:asciiTheme="majorBidi" w:hAnsiTheme="majorBidi" w:cstheme="majorBidi"/>
          <w:noProof/>
        </w:rPr>
        <w:t>[12]</w:t>
      </w:r>
      <w:r w:rsidR="00E667F2">
        <w:rPr>
          <w:rFonts w:asciiTheme="majorBidi" w:hAnsiTheme="majorBidi" w:cstheme="majorBidi"/>
        </w:rPr>
        <w:fldChar w:fldCharType="end"/>
      </w:r>
    </w:p>
    <w:p w14:paraId="372421E9" w14:textId="1053742D" w:rsidR="00D1469F" w:rsidRPr="00E8117F" w:rsidRDefault="00D1469F" w:rsidP="00D1469F">
      <w:pPr>
        <w:pStyle w:val="Heading2"/>
        <w:rPr>
          <w:rFonts w:asciiTheme="majorBidi" w:hAnsiTheme="majorBidi"/>
          <w:b/>
          <w:bCs/>
          <w:color w:val="000000" w:themeColor="text1"/>
        </w:rPr>
      </w:pPr>
      <w:r>
        <w:rPr>
          <w:rFonts w:asciiTheme="majorBidi" w:hAnsiTheme="majorBidi"/>
          <w:b/>
          <w:bCs/>
          <w:color w:val="000000" w:themeColor="text1"/>
        </w:rPr>
        <w:t>Engineering Solution</w:t>
      </w:r>
    </w:p>
    <w:p w14:paraId="5E988A42" w14:textId="77777777" w:rsidR="00D1469F" w:rsidRDefault="00D1469F" w:rsidP="00D1469F">
      <w:r>
        <w:t>The robot might boost productivity by allowing students and faculty members to reduce the time wasted on delivering or picking up things from around the campus. However, it might also have a negative effect on people. One of the possible negative effects is that our robot might promote laziness. Because people would get used to receiving things with minimal movement.</w:t>
      </w:r>
    </w:p>
    <w:p w14:paraId="73E2CB27" w14:textId="77777777" w:rsidR="00D1469F" w:rsidRPr="00E8117F" w:rsidRDefault="00D1469F" w:rsidP="004542AC">
      <w:pPr>
        <w:ind w:firstLine="720"/>
        <w:jc w:val="both"/>
        <w:rPr>
          <w:rFonts w:asciiTheme="majorBidi" w:hAnsiTheme="majorBidi" w:cstheme="majorBidi"/>
        </w:rPr>
      </w:pP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6" w:name="_Toc436143862"/>
      <w:bookmarkStart w:id="177"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6"/>
      <w:bookmarkEnd w:id="177"/>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8" w:name="_Toc89086203"/>
      <w:r w:rsidRPr="00FE09AD">
        <w:rPr>
          <w:rFonts w:asciiTheme="majorBidi" w:hAnsiTheme="majorBidi" w:cstheme="majorBidi"/>
          <w:iCs/>
        </w:rPr>
        <w:t xml:space="preserve">Robotics is a very interesting subject; the ever-growing revolution of robots is rapidly increasing. Technological advancements in engineering, automation, </w:t>
      </w:r>
      <w:proofErr w:type="gramStart"/>
      <w:r w:rsidRPr="00FE09AD">
        <w:rPr>
          <w:rFonts w:asciiTheme="majorBidi" w:hAnsiTheme="majorBidi" w:cstheme="majorBidi"/>
          <w:iCs/>
        </w:rPr>
        <w:t>AI</w:t>
      </w:r>
      <w:proofErr w:type="gramEnd"/>
      <w:r w:rsidRPr="00FE09AD">
        <w:rPr>
          <w:rFonts w:asciiTheme="majorBidi" w:hAnsiTheme="majorBidi" w:cstheme="majorBidi"/>
          <w:iCs/>
        </w:rPr>
        <w:t xml:space="preserve"> and machine learning will revolutionize the capabilities of robots and they will take over tasks that human laborers use to do.</w:t>
      </w:r>
      <w:bookmarkEnd w:id="178"/>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79" w:name="_Toc89086204"/>
      <w:r w:rsidRPr="00FE09AD">
        <w:rPr>
          <w:rFonts w:asciiTheme="majorBidi" w:hAnsiTheme="majorBidi" w:cstheme="majorBidi"/>
          <w:iCs/>
        </w:rPr>
        <w:t xml:space="preserve">The robotics industry growth will boost the economy and productivity. Furthermore, it will lead to many new jobs that are yet to exist. Consequently, around 20 million manufacturing jobs may be lost by 2030 to robots. However, robots can be much more efficient than humans at these </w:t>
      </w:r>
      <w:r w:rsidRPr="00FE09AD">
        <w:rPr>
          <w:rFonts w:asciiTheme="majorBidi" w:hAnsiTheme="majorBidi" w:cstheme="majorBidi"/>
          <w:iCs/>
        </w:rPr>
        <w:lastRenderedPageBreak/>
        <w:t>jobs and can provide better outcomes. Moreover, humans can monitor these robots and make sure the job gets done well.</w:t>
      </w:r>
      <w:bookmarkEnd w:id="179"/>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0"/>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73D78D4F" w14:textId="3C52AE1A"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t>References</w:t>
      </w:r>
    </w:p>
    <w:p w14:paraId="2F5500FE"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1] J. </w:t>
      </w:r>
      <w:proofErr w:type="spellStart"/>
      <w:r w:rsidRPr="00E8117F">
        <w:rPr>
          <w:rFonts w:asciiTheme="majorBidi" w:hAnsiTheme="majorBidi" w:cstheme="majorBidi"/>
          <w:sz w:val="20"/>
          <w:szCs w:val="20"/>
        </w:rPr>
        <w:t>Waykule</w:t>
      </w:r>
      <w:proofErr w:type="spellEnd"/>
      <w:r w:rsidRPr="00E8117F">
        <w:rPr>
          <w:rFonts w:asciiTheme="majorBidi" w:hAnsiTheme="majorBidi" w:cstheme="majorBidi"/>
          <w:sz w:val="20"/>
          <w:szCs w:val="20"/>
        </w:rPr>
        <w:t>,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81"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81"/>
    </w:p>
    <w:p w14:paraId="34111398" w14:textId="584952A3" w:rsidR="00E667F2" w:rsidRPr="00E667F2" w:rsidRDefault="00094B3F" w:rsidP="00E667F2">
      <w:pPr>
        <w:widowControl w:val="0"/>
        <w:autoSpaceDE w:val="0"/>
        <w:autoSpaceDN w:val="0"/>
        <w:adjustRightInd w:val="0"/>
        <w:ind w:left="640" w:hanging="640"/>
        <w:rPr>
          <w:noProof/>
          <w:sz w:val="20"/>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00E667F2" w:rsidRPr="00E667F2">
        <w:rPr>
          <w:noProof/>
          <w:sz w:val="20"/>
        </w:rPr>
        <w:t>[1]</w:t>
      </w:r>
      <w:r w:rsidR="00E667F2" w:rsidRPr="00E667F2">
        <w:rPr>
          <w:noProof/>
          <w:sz w:val="20"/>
        </w:rPr>
        <w:tab/>
        <w:t>“Battery Safety Testing and Certification | UL.” https://www.ul.com/services/battery-safety-testing (accessed Oct. 24, 2021).</w:t>
      </w:r>
    </w:p>
    <w:p w14:paraId="0E297554"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2]</w:t>
      </w:r>
      <w:r w:rsidRPr="00E667F2">
        <w:rPr>
          <w:noProof/>
          <w:sz w:val="20"/>
        </w:rPr>
        <w:tab/>
        <w:t>J. Waykule, “(PDF) Smart Drone Delivery System.” https://www.researchgate.net/publication/344513432_Smart_Drone_Delivery_System (accessed Nov. 30, 2021).</w:t>
      </w:r>
    </w:p>
    <w:p w14:paraId="6786D973"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3]</w:t>
      </w:r>
      <w:r w:rsidRPr="00E667F2">
        <w:rPr>
          <w:noProof/>
          <w:sz w:val="20"/>
        </w:rPr>
        <w:tab/>
        <w:t xml:space="preserve">R. Tasaki, M. Kitazaki, J. Miura, and K. Terashima, “Prototype design of medical round supporting robot ‘Terapio,’” </w:t>
      </w:r>
      <w:r w:rsidRPr="00E667F2">
        <w:rPr>
          <w:i/>
          <w:iCs/>
          <w:noProof/>
          <w:sz w:val="20"/>
        </w:rPr>
        <w:t>Proc. - IEEE Int. Conf. Robot. Autom.</w:t>
      </w:r>
      <w:r w:rsidRPr="00E667F2">
        <w:rPr>
          <w:noProof/>
          <w:sz w:val="20"/>
        </w:rPr>
        <w:t>, vol. 2015-June, no. June, pp. 829–834, Jun. 2015, doi: 10.1109/ICRA.2015.7139274.</w:t>
      </w:r>
    </w:p>
    <w:p w14:paraId="3B510AFC"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4]</w:t>
      </w:r>
      <w:r w:rsidRPr="00E667F2">
        <w:rPr>
          <w:noProof/>
          <w:sz w:val="20"/>
        </w:rPr>
        <w:tab/>
        <w:t xml:space="preserve">A. Gujarathi </w:t>
      </w:r>
      <w:r w:rsidRPr="00E667F2">
        <w:rPr>
          <w:i/>
          <w:iCs/>
          <w:noProof/>
          <w:sz w:val="20"/>
        </w:rPr>
        <w:t>et al.</w:t>
      </w:r>
      <w:r w:rsidRPr="00E667F2">
        <w:rPr>
          <w:noProof/>
          <w:sz w:val="20"/>
        </w:rPr>
        <w:t>, “Design and Development of Autonomous Delivery Robot,” Mar. 2021, Accessed: Nov. 30, 2021. [Online]. Available: https://arxiv.org/abs/2103.09229v1.</w:t>
      </w:r>
    </w:p>
    <w:p w14:paraId="2F1F4934"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lastRenderedPageBreak/>
        <w:t>[5]</w:t>
      </w:r>
      <w:r w:rsidRPr="00E667F2">
        <w:rPr>
          <w:noProof/>
          <w:sz w:val="20"/>
        </w:rPr>
        <w:tab/>
        <w:t>“This Raspberry Pi Delivery Robot is Controlled by Live Stream Chat | Tom’s Hardware.” https://www.tomshardware.com/news/raspberry-pi-delivery-robot-droiid (accessed Nov. 30, 2021).</w:t>
      </w:r>
    </w:p>
    <w:p w14:paraId="5E4819B2"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6]</w:t>
      </w:r>
      <w:r w:rsidRPr="00E667F2">
        <w:rPr>
          <w:noProof/>
          <w:sz w:val="20"/>
        </w:rPr>
        <w:tab/>
        <w:t>“What is LiDAR technology and how does it work? – Geospatial World.” https://www.geospatialworld.net/blogs/what-is-lidar-technology-and-how-does-it-work/ (accessed Nov. 30, 2021).</w:t>
      </w:r>
    </w:p>
    <w:p w14:paraId="0F0E9849"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7]</w:t>
      </w:r>
      <w:r w:rsidRPr="00E667F2">
        <w:rPr>
          <w:noProof/>
          <w:sz w:val="20"/>
        </w:rPr>
        <w:tab/>
        <w:t>“Understanding How Ultrasonic Sensors Work |.” https://www.maxbotix.com/articles/how-ultrasonic-sensors-work.htm (accessed Nov. 30, 2021).</w:t>
      </w:r>
    </w:p>
    <w:p w14:paraId="3DF4DB19"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8]</w:t>
      </w:r>
      <w:r w:rsidRPr="00E667F2">
        <w:rPr>
          <w:noProof/>
          <w:sz w:val="20"/>
        </w:rPr>
        <w:tab/>
        <w:t>“Infrared Sensors Overview: Types, Functioning and Use Cases | Kisi.” https://www.getkisi.com/guides/infrared-sensors (accessed Nov. 30, 2021).</w:t>
      </w:r>
    </w:p>
    <w:p w14:paraId="758618DC"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9]</w:t>
      </w:r>
      <w:r w:rsidRPr="00E667F2">
        <w:rPr>
          <w:noProof/>
          <w:sz w:val="20"/>
        </w:rPr>
        <w:tab/>
        <w:t>“Types of Arduino Boards : Working and Their Comparision.” https://www.elprocus.com/different-types-of-arduino-boards/ (accessed Nov. 19, 2021).</w:t>
      </w:r>
    </w:p>
    <w:p w14:paraId="34749467"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10]</w:t>
      </w:r>
      <w:r w:rsidRPr="00E667F2">
        <w:rPr>
          <w:noProof/>
          <w:sz w:val="20"/>
        </w:rPr>
        <w:tab/>
        <w:t>“What are the differences between Raspberry Pi and Arduino?” https://www.electronicshub.org/raspberry-pi-vs-arduino/ (accessed Nov. 19, 2021).</w:t>
      </w:r>
    </w:p>
    <w:p w14:paraId="776DFD38"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11]</w:t>
      </w:r>
      <w:r w:rsidRPr="00E667F2">
        <w:rPr>
          <w:noProof/>
          <w:sz w:val="20"/>
        </w:rPr>
        <w:tab/>
        <w:t>“Overview | Details | Hackaday.io.” https://hackaday.io/project/160621-the-ottermobile/log/151358-overview (accessed Nov. 26, 2021).</w:t>
      </w:r>
    </w:p>
    <w:p w14:paraId="51984A53"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12]</w:t>
      </w:r>
      <w:r w:rsidRPr="00E667F2">
        <w:rPr>
          <w:noProof/>
          <w:sz w:val="20"/>
        </w:rPr>
        <w:tab/>
        <w:t xml:space="preserve">A. Fiebig, P. Marla, and R. Sottek, “Noise of electric and combustion-powered scooters and resulting annoyance,” </w:t>
      </w:r>
      <w:r w:rsidRPr="00E667F2">
        <w:rPr>
          <w:i/>
          <w:iCs/>
          <w:noProof/>
          <w:sz w:val="20"/>
        </w:rPr>
        <w:t>Proc. - Eur. Conf. Noise Control</w:t>
      </w:r>
      <w:r w:rsidRPr="00E667F2">
        <w:rPr>
          <w:noProof/>
          <w:sz w:val="20"/>
        </w:rPr>
        <w:t>, pp. 1069–1074, 2012.</w:t>
      </w:r>
    </w:p>
    <w:p w14:paraId="5A682B17"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13]</w:t>
      </w:r>
      <w:r w:rsidRPr="00E667F2">
        <w:rPr>
          <w:noProof/>
          <w:sz w:val="20"/>
        </w:rPr>
        <w:tab/>
        <w:t>“Engineer Agreement.” https://www.saudieng.sa/English/EngineerCorner/Pages/CharterEngineer.aspx (accessed Oct. 05, 2020).</w:t>
      </w:r>
    </w:p>
    <w:p w14:paraId="694A027F" w14:textId="77777777" w:rsidR="00E667F2" w:rsidRPr="00E667F2" w:rsidRDefault="00E667F2" w:rsidP="00E667F2">
      <w:pPr>
        <w:widowControl w:val="0"/>
        <w:autoSpaceDE w:val="0"/>
        <w:autoSpaceDN w:val="0"/>
        <w:adjustRightInd w:val="0"/>
        <w:ind w:left="640" w:hanging="640"/>
        <w:rPr>
          <w:noProof/>
          <w:sz w:val="20"/>
        </w:rPr>
      </w:pPr>
      <w:r w:rsidRPr="00E667F2">
        <w:rPr>
          <w:noProof/>
          <w:sz w:val="20"/>
        </w:rPr>
        <w:t>[14]</w:t>
      </w:r>
      <w:r w:rsidRPr="00E667F2">
        <w:rPr>
          <w:noProof/>
          <w:sz w:val="20"/>
        </w:rPr>
        <w:tab/>
        <w:t>“We’ve Entered a New Era of Streaming Health Care. Now What? - IEEE Spectrum.” https://spectrum.ieee.org/digital-health (accessed Nov. 08, 2021).</w:t>
      </w:r>
    </w:p>
    <w:p w14:paraId="25B71757" w14:textId="73C66AC8"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end"/>
      </w:r>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82" w:name="_Toc436143863"/>
      <w:bookmarkStart w:id="183" w:name="_Toc89086206"/>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4"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4"/>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C74864">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sidRPr="00C74864">
              <w:rPr>
                <w:noProof/>
                <w:webHidden/>
                <w:rtl/>
              </w:rPr>
              <w:instrText xml:space="preserve"> </w:instrText>
            </w:r>
            <w:r w:rsidRPr="00C74864">
              <w:rPr>
                <w:noProof/>
                <w:webHidden/>
              </w:rPr>
              <w:instrText>PAGEREF</w:instrText>
            </w:r>
            <w:r w:rsidRPr="00C74864">
              <w:rPr>
                <w:noProof/>
                <w:webHidden/>
                <w:rtl/>
              </w:rPr>
              <w:instrText xml:space="preserve"> _</w:instrText>
            </w:r>
            <w:r w:rsidRPr="00C74864">
              <w:rPr>
                <w:noProof/>
                <w:webHidden/>
              </w:rPr>
              <w:instrText>Toc85208264 \h</w:instrText>
            </w:r>
            <w:r w:rsidRPr="00C74864">
              <w:rPr>
                <w:noProof/>
                <w:webHidden/>
                <w:rtl/>
              </w:rPr>
              <w:instrText xml:space="preserve"> </w:instrText>
            </w:r>
            <w:r w:rsidRPr="00C74864">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DB3F9C"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DB3F9C"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DB3F9C"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DB3F9C"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DB3F9C"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DB3F9C"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DB3F9C"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DB3F9C"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DB3F9C"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DB3F9C"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85" w:name="_Toc85208264"/>
      <w:r w:rsidRPr="00B40673">
        <w:rPr>
          <w:rFonts w:asciiTheme="majorBidi" w:hAnsiTheme="majorBidi"/>
        </w:rPr>
        <w:lastRenderedPageBreak/>
        <w:t>Saudi Council Code of Ethics</w:t>
      </w:r>
      <w:bookmarkEnd w:id="185"/>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 xml:space="preserve">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w:t>
      </w:r>
      <w:proofErr w:type="gramStart"/>
      <w:r w:rsidRPr="00B40673">
        <w:rPr>
          <w:rFonts w:asciiTheme="majorBidi" w:hAnsiTheme="majorBidi" w:cstheme="majorBidi"/>
          <w:bdr w:val="none" w:sz="0" w:space="0" w:color="auto" w:frame="1"/>
        </w:rPr>
        <w:t>truthfulness</w:t>
      </w:r>
      <w:proofErr w:type="gramEnd"/>
      <w:r w:rsidRPr="00B40673">
        <w:rPr>
          <w:rFonts w:asciiTheme="majorBidi" w:hAnsiTheme="majorBidi" w:cstheme="majorBidi"/>
          <w:bdr w:val="none" w:sz="0" w:space="0" w:color="auto" w:frame="1"/>
        </w:rPr>
        <w:t xml:space="preserve">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w:t>
      </w:r>
      <w:proofErr w:type="gramStart"/>
      <w:r w:rsidRPr="0026717A">
        <w:rPr>
          <w:rFonts w:asciiTheme="majorBidi" w:hAnsiTheme="majorBidi" w:cstheme="majorBidi"/>
          <w:bdr w:val="none" w:sz="0" w:space="0" w:color="auto" w:frame="1"/>
        </w:rPr>
        <w:t>efficiency, and</w:t>
      </w:r>
      <w:proofErr w:type="gramEnd"/>
      <w:r w:rsidRPr="0026717A">
        <w:rPr>
          <w:rFonts w:asciiTheme="majorBidi" w:hAnsiTheme="majorBidi" w:cstheme="majorBidi"/>
          <w:bdr w:val="none" w:sz="0" w:space="0" w:color="auto" w:frame="1"/>
        </w:rPr>
        <w:t xml:space="preserve">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w:t>
      </w:r>
      <w:proofErr w:type="gramStart"/>
      <w:r w:rsidRPr="0026717A">
        <w:rPr>
          <w:rFonts w:asciiTheme="majorBidi" w:hAnsiTheme="majorBidi" w:cstheme="majorBidi"/>
          <w:bdr w:val="none" w:sz="0" w:space="0" w:color="auto" w:frame="1"/>
        </w:rPr>
        <w:t>Every</w:t>
      </w:r>
      <w:proofErr w:type="gramEnd"/>
      <w:r w:rsidRPr="0026717A">
        <w:rPr>
          <w:rFonts w:asciiTheme="majorBidi" w:hAnsiTheme="majorBidi" w:cstheme="majorBidi"/>
          <w:bdr w:val="none" w:sz="0" w:space="0" w:color="auto" w:frame="1"/>
        </w:rPr>
        <w:t xml:space="preserve">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6" w:name="_Toc85208265"/>
      <w:r w:rsidRPr="002B27F4">
        <w:rPr>
          <w:rFonts w:asciiTheme="majorBidi" w:hAnsiTheme="majorBidi"/>
        </w:rPr>
        <w:lastRenderedPageBreak/>
        <w:t>Introduction</w:t>
      </w:r>
      <w:bookmarkEnd w:id="186"/>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7" w:name="_Toc85208266"/>
      <w:r w:rsidRPr="0044304A">
        <w:rPr>
          <w:rFonts w:asciiTheme="majorBidi" w:hAnsiTheme="majorBidi"/>
        </w:rPr>
        <w:t>Engineering Dilemma</w:t>
      </w:r>
      <w:bookmarkEnd w:id="187"/>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8" w:name="_Toc85208267"/>
      <w:r w:rsidRPr="006A01DC">
        <w:rPr>
          <w:rFonts w:asciiTheme="majorBidi" w:hAnsiTheme="majorBidi"/>
        </w:rPr>
        <w:t>Discussion</w:t>
      </w:r>
      <w:bookmarkEnd w:id="188"/>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89" w:name="_Toc85208268"/>
      <w:r w:rsidRPr="00674566">
        <w:rPr>
          <w:rFonts w:asciiTheme="majorBidi" w:hAnsiTheme="majorBidi"/>
        </w:rPr>
        <w:t>First Scenario</w:t>
      </w:r>
      <w:bookmarkEnd w:id="189"/>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0" w:name="_Toc85208269"/>
      <w:r>
        <w:rPr>
          <w:rFonts w:asciiTheme="majorBidi" w:hAnsiTheme="majorBidi"/>
        </w:rPr>
        <w:t xml:space="preserve">Second </w:t>
      </w:r>
      <w:r w:rsidRPr="00674566">
        <w:rPr>
          <w:rFonts w:asciiTheme="majorBidi" w:hAnsiTheme="majorBidi"/>
        </w:rPr>
        <w:t>Scenario</w:t>
      </w:r>
      <w:bookmarkEnd w:id="190"/>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1" w:name="_Toc85208270"/>
      <w:r w:rsidRPr="002D5AFD">
        <w:rPr>
          <w:rFonts w:asciiTheme="majorBidi" w:hAnsiTheme="majorBidi"/>
        </w:rPr>
        <w:t>Third Scenario</w:t>
      </w:r>
      <w:bookmarkEnd w:id="191"/>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2" w:name="_Toc85208271"/>
      <w:r w:rsidRPr="002D5AFD">
        <w:rPr>
          <w:rFonts w:asciiTheme="majorBidi" w:hAnsiTheme="majorBidi"/>
        </w:rPr>
        <w:t>Fourth Scenario</w:t>
      </w:r>
      <w:bookmarkEnd w:id="192"/>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w:t>
      </w:r>
      <w:proofErr w:type="gramStart"/>
      <w:r w:rsidRPr="002D5AFD">
        <w:rPr>
          <w:rFonts w:asciiTheme="majorBidi" w:hAnsiTheme="majorBidi" w:cstheme="majorBidi"/>
        </w:rPr>
        <w:t>offer, and</w:t>
      </w:r>
      <w:proofErr w:type="gramEnd"/>
      <w:r w:rsidRPr="002D5AFD">
        <w:rPr>
          <w:rFonts w:asciiTheme="majorBidi" w:hAnsiTheme="majorBidi" w:cstheme="majorBidi"/>
        </w:rPr>
        <w:t xml:space="preserve">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3" w:name="_Toc85208272"/>
      <w:r w:rsidRPr="00730AE7">
        <w:rPr>
          <w:rFonts w:asciiTheme="majorBidi" w:hAnsiTheme="majorBidi"/>
        </w:rPr>
        <w:t>Ethical Discussion</w:t>
      </w:r>
      <w:bookmarkEnd w:id="193"/>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 xml:space="preserve">many cases it could be difficult to choose from the different possible actions. As in this case, the friendship was a ten </w:t>
      </w:r>
      <w:proofErr w:type="gramStart"/>
      <w:r w:rsidRPr="00730AE7">
        <w:rPr>
          <w:rFonts w:asciiTheme="majorBidi" w:hAnsiTheme="majorBidi" w:cstheme="majorBidi"/>
        </w:rPr>
        <w:t>year</w:t>
      </w:r>
      <w:r>
        <w:rPr>
          <w:rFonts w:asciiTheme="majorBidi" w:hAnsiTheme="majorBidi" w:cstheme="majorBidi"/>
        </w:rPr>
        <w:t>s</w:t>
      </w:r>
      <w:proofErr w:type="gramEnd"/>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4" w:name="_Toc85208273"/>
      <w:r w:rsidRPr="009918CC">
        <w:rPr>
          <w:rFonts w:asciiTheme="majorBidi" w:hAnsiTheme="majorBidi"/>
        </w:rPr>
        <w:lastRenderedPageBreak/>
        <w:t>Conclusion</w:t>
      </w:r>
      <w:bookmarkEnd w:id="194"/>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 xml:space="preserve">In this report, we have discussed a study case where an engineer has to </w:t>
      </w:r>
      <w:proofErr w:type="gramStart"/>
      <w:r w:rsidRPr="009918CC">
        <w:rPr>
          <w:rFonts w:asciiTheme="majorBidi" w:hAnsiTheme="majorBidi" w:cstheme="majorBidi"/>
        </w:rPr>
        <w:t>make a decision</w:t>
      </w:r>
      <w:proofErr w:type="gramEnd"/>
      <w:r w:rsidRPr="009918CC">
        <w:rPr>
          <w:rFonts w:asciiTheme="majorBidi" w:hAnsiTheme="majorBidi" w:cstheme="majorBidi"/>
        </w:rPr>
        <w:t xml:space="preserve">, the different decision the engineer takes have different consequences some could be more ethical than other, and some may harm the engineer career and the society, and we consider them as unethical decisions. We also discussed the possible scenarios for the case </w:t>
      </w:r>
      <w:proofErr w:type="gramStart"/>
      <w:r w:rsidRPr="009918CC">
        <w:rPr>
          <w:rFonts w:asciiTheme="majorBidi" w:hAnsiTheme="majorBidi" w:cstheme="majorBidi"/>
        </w:rPr>
        <w:t>study, and</w:t>
      </w:r>
      <w:proofErr w:type="gramEnd"/>
      <w:r w:rsidRPr="009918CC">
        <w:rPr>
          <w:rFonts w:asciiTheme="majorBidi" w:hAnsiTheme="majorBidi" w:cstheme="majorBidi"/>
        </w:rPr>
        <w:t xml:space="preserve"> considered the best available decision where no ethical violation occurred.</w:t>
      </w:r>
    </w:p>
    <w:bookmarkStart w:id="195"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5"/>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w:t>
      </w:r>
      <w:proofErr w:type="gramStart"/>
      <w:r w:rsidRPr="0060741A">
        <w:rPr>
          <w:rFonts w:asciiTheme="majorBidi" w:hAnsiTheme="majorBidi" w:cstheme="majorBidi"/>
        </w:rPr>
        <w:t>efficiency, and</w:t>
      </w:r>
      <w:proofErr w:type="gramEnd"/>
      <w:r w:rsidRPr="0060741A">
        <w:rPr>
          <w:rFonts w:asciiTheme="majorBidi" w:hAnsiTheme="majorBidi" w:cstheme="majorBidi"/>
        </w:rPr>
        <w:t xml:space="preserve">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w:t>
      </w:r>
      <w:proofErr w:type="gramStart"/>
      <w:r w:rsidRPr="0060741A">
        <w:rPr>
          <w:rFonts w:asciiTheme="majorBidi" w:hAnsiTheme="majorBidi" w:cstheme="majorBidi"/>
        </w:rPr>
        <w:t>employer, and</w:t>
      </w:r>
      <w:proofErr w:type="gramEnd"/>
      <w:r w:rsidRPr="0060741A">
        <w:rPr>
          <w:rFonts w:asciiTheme="majorBidi" w:hAnsiTheme="majorBidi" w:cstheme="majorBidi"/>
        </w:rPr>
        <w:t xml:space="preserve">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 xml:space="preserve">Engineering solutions, owned by Ali, sticks to their </w:t>
      </w:r>
      <w:proofErr w:type="gramStart"/>
      <w:r>
        <w:rPr>
          <w:rFonts w:asciiTheme="majorBidi" w:hAnsiTheme="majorBidi" w:cstheme="majorBidi"/>
        </w:rPr>
        <w:t>policy</w:t>
      </w:r>
      <w:proofErr w:type="gramEnd"/>
      <w:r>
        <w:rPr>
          <w:rFonts w:asciiTheme="majorBidi" w:hAnsiTheme="majorBidi" w:cstheme="majorBidi"/>
        </w:rPr>
        <w:t xml:space="preserve">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w:t>
      </w:r>
      <w:proofErr w:type="gramStart"/>
      <w:r>
        <w:rPr>
          <w:rFonts w:asciiTheme="majorBidi" w:hAnsiTheme="majorBidi" w:cstheme="majorBidi"/>
        </w:rPr>
        <w:t>each other</w:t>
      </w:r>
      <w:proofErr w:type="gramEnd"/>
      <w:r>
        <w:rPr>
          <w:rFonts w:asciiTheme="majorBidi" w:hAnsiTheme="majorBidi" w:cstheme="majorBidi"/>
        </w:rPr>
        <w:t xml:space="preserve">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5327C424" w:rsidR="000330D1"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379C87D3" w14:textId="77777777" w:rsidR="000330D1" w:rsidRDefault="000330D1">
      <w:pPr>
        <w:spacing w:after="160" w:line="259" w:lineRule="auto"/>
        <w:rPr>
          <w:rFonts w:asciiTheme="majorBidi" w:hAnsiTheme="majorBidi" w:cstheme="majorBidi"/>
        </w:rPr>
      </w:pPr>
      <w:r>
        <w:rPr>
          <w:rFonts w:asciiTheme="majorBidi" w:hAnsiTheme="majorBidi" w:cstheme="majorBidi"/>
        </w:rPr>
        <w:lastRenderedPageBreak/>
        <w:br w:type="page"/>
      </w:r>
    </w:p>
    <w:p w14:paraId="1E44DEE5" w14:textId="77777777" w:rsidR="00094B3F" w:rsidRPr="0060741A" w:rsidRDefault="00094B3F" w:rsidP="00094B3F">
      <w:pPr>
        <w:jc w:val="both"/>
        <w:rPr>
          <w:rFonts w:asciiTheme="majorBidi" w:hAnsiTheme="majorBidi" w:cstheme="majorBidi"/>
        </w:rPr>
      </w:pPr>
    </w:p>
    <w:p w14:paraId="02265E6A" w14:textId="211BEF98" w:rsidR="00614F55" w:rsidRPr="00C4217D" w:rsidRDefault="00614F55" w:rsidP="00C4217D">
      <w:pPr>
        <w:jc w:val="center"/>
        <w:rPr>
          <w:rFonts w:cstheme="majorBidi"/>
          <w:color w:val="000000" w:themeColor="text1"/>
          <w:sz w:val="56"/>
          <w:szCs w:val="56"/>
        </w:rPr>
      </w:pPr>
      <w:r>
        <w:rPr>
          <w:noProof/>
        </w:rPr>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5"/>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56"/>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75ED9259"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E667F2">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3]","plainTextFormattedCitation":"[13]","previouslyFormattedCitation":"[12]"},"properties":{"noteIndex":0},"schema":"https://github.com/citation-style-language/schema/raw/master/csl-citation.json"}</w:instrText>
      </w:r>
      <w:r w:rsidRPr="004F49E7">
        <w:fldChar w:fldCharType="separate"/>
      </w:r>
      <w:r w:rsidR="00E667F2" w:rsidRPr="00E667F2">
        <w:rPr>
          <w:noProof/>
        </w:rPr>
        <w:t>[13]</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078A9EDE"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00E667F2">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3]","plainTextFormattedCitation":"[13]","previouslyFormattedCitation":"[12]"},"properties":{"noteIndex":0},"schema":"https://github.com/citation-style-language/schema/raw/master/csl-citation.json"}</w:instrText>
      </w:r>
      <w:r w:rsidRPr="004F49E7">
        <w:fldChar w:fldCharType="separate"/>
      </w:r>
      <w:r w:rsidR="00E667F2" w:rsidRPr="00E667F2">
        <w:rPr>
          <w:noProof/>
        </w:rPr>
        <w:t>[13]</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59D5415E" w14:textId="4395DFB7" w:rsidR="00E667F2" w:rsidRPr="00E667F2" w:rsidRDefault="00614F55" w:rsidP="00E667F2">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667F2" w:rsidRPr="00E667F2">
        <w:rPr>
          <w:noProof/>
        </w:rPr>
        <w:t>[1]</w:t>
      </w:r>
      <w:r w:rsidR="00E667F2" w:rsidRPr="00E667F2">
        <w:rPr>
          <w:noProof/>
        </w:rPr>
        <w:tab/>
        <w:t>“Battery Safety Testing and Certification | UL.” https://www.ul.com/services/battery-safety-testing (accessed Oct. 24, 2021).</w:t>
      </w:r>
    </w:p>
    <w:p w14:paraId="653994EE" w14:textId="77777777" w:rsidR="00E667F2" w:rsidRPr="00E667F2" w:rsidRDefault="00E667F2" w:rsidP="00E667F2">
      <w:pPr>
        <w:widowControl w:val="0"/>
        <w:autoSpaceDE w:val="0"/>
        <w:autoSpaceDN w:val="0"/>
        <w:adjustRightInd w:val="0"/>
        <w:ind w:left="640" w:hanging="640"/>
        <w:rPr>
          <w:noProof/>
        </w:rPr>
      </w:pPr>
      <w:r w:rsidRPr="00E667F2">
        <w:rPr>
          <w:noProof/>
        </w:rPr>
        <w:t>[2]</w:t>
      </w:r>
      <w:r w:rsidRPr="00E667F2">
        <w:rPr>
          <w:noProof/>
        </w:rPr>
        <w:tab/>
        <w:t>J. Waykule, “(PDF) Smart Drone Delivery System.” https://www.researchgate.net/publication/344513432_Smart_Drone_Delivery_System (accessed Nov. 30, 2021).</w:t>
      </w:r>
    </w:p>
    <w:p w14:paraId="6D1349DF" w14:textId="77777777" w:rsidR="00E667F2" w:rsidRPr="00E667F2" w:rsidRDefault="00E667F2" w:rsidP="00E667F2">
      <w:pPr>
        <w:widowControl w:val="0"/>
        <w:autoSpaceDE w:val="0"/>
        <w:autoSpaceDN w:val="0"/>
        <w:adjustRightInd w:val="0"/>
        <w:ind w:left="640" w:hanging="640"/>
        <w:rPr>
          <w:noProof/>
        </w:rPr>
      </w:pPr>
      <w:r w:rsidRPr="00E667F2">
        <w:rPr>
          <w:noProof/>
        </w:rPr>
        <w:t>[3]</w:t>
      </w:r>
      <w:r w:rsidRPr="00E667F2">
        <w:rPr>
          <w:noProof/>
        </w:rPr>
        <w:tab/>
        <w:t xml:space="preserve">R. Tasaki, M. Kitazaki, J. Miura, and K. Terashima, “Prototype design of medical round supporting robot ‘Terapio,’” </w:t>
      </w:r>
      <w:r w:rsidRPr="00E667F2">
        <w:rPr>
          <w:i/>
          <w:iCs/>
          <w:noProof/>
        </w:rPr>
        <w:t>Proc. - IEEE Int. Conf. Robot. Autom.</w:t>
      </w:r>
      <w:r w:rsidRPr="00E667F2">
        <w:rPr>
          <w:noProof/>
        </w:rPr>
        <w:t>, vol. 2015-June, no. June, pp. 829–834, Jun. 2015, doi: 10.1109/ICRA.2015.7139274.</w:t>
      </w:r>
    </w:p>
    <w:p w14:paraId="1805E0EE" w14:textId="77777777" w:rsidR="00E667F2" w:rsidRPr="00E667F2" w:rsidRDefault="00E667F2" w:rsidP="00E667F2">
      <w:pPr>
        <w:widowControl w:val="0"/>
        <w:autoSpaceDE w:val="0"/>
        <w:autoSpaceDN w:val="0"/>
        <w:adjustRightInd w:val="0"/>
        <w:ind w:left="640" w:hanging="640"/>
        <w:rPr>
          <w:noProof/>
        </w:rPr>
      </w:pPr>
      <w:r w:rsidRPr="00E667F2">
        <w:rPr>
          <w:noProof/>
        </w:rPr>
        <w:t>[4]</w:t>
      </w:r>
      <w:r w:rsidRPr="00E667F2">
        <w:rPr>
          <w:noProof/>
        </w:rPr>
        <w:tab/>
        <w:t xml:space="preserve">A. Gujarathi </w:t>
      </w:r>
      <w:r w:rsidRPr="00E667F2">
        <w:rPr>
          <w:i/>
          <w:iCs/>
          <w:noProof/>
        </w:rPr>
        <w:t>et al.</w:t>
      </w:r>
      <w:r w:rsidRPr="00E667F2">
        <w:rPr>
          <w:noProof/>
        </w:rPr>
        <w:t>, “Design and Development of Autonomous Delivery Robot,” Mar. 2021, Accessed: Nov. 30, 2021. [Online]. Available: https://arxiv.org/abs/2103.09229v1.</w:t>
      </w:r>
    </w:p>
    <w:p w14:paraId="3492DA1C" w14:textId="77777777" w:rsidR="00E667F2" w:rsidRPr="00E667F2" w:rsidRDefault="00E667F2" w:rsidP="00E667F2">
      <w:pPr>
        <w:widowControl w:val="0"/>
        <w:autoSpaceDE w:val="0"/>
        <w:autoSpaceDN w:val="0"/>
        <w:adjustRightInd w:val="0"/>
        <w:ind w:left="640" w:hanging="640"/>
        <w:rPr>
          <w:noProof/>
        </w:rPr>
      </w:pPr>
      <w:r w:rsidRPr="00E667F2">
        <w:rPr>
          <w:noProof/>
        </w:rPr>
        <w:t>[5]</w:t>
      </w:r>
      <w:r w:rsidRPr="00E667F2">
        <w:rPr>
          <w:noProof/>
        </w:rPr>
        <w:tab/>
        <w:t>“This Raspberry Pi Delivery Robot is Controlled by Live Stream Chat | Tom’s Hardware.” https://www.tomshardware.com/news/raspberry-pi-delivery-robot-droiid (accessed Nov. 30, 2021).</w:t>
      </w:r>
    </w:p>
    <w:p w14:paraId="00C6413D" w14:textId="77777777" w:rsidR="00E667F2" w:rsidRPr="00E667F2" w:rsidRDefault="00E667F2" w:rsidP="00E667F2">
      <w:pPr>
        <w:widowControl w:val="0"/>
        <w:autoSpaceDE w:val="0"/>
        <w:autoSpaceDN w:val="0"/>
        <w:adjustRightInd w:val="0"/>
        <w:ind w:left="640" w:hanging="640"/>
        <w:rPr>
          <w:noProof/>
        </w:rPr>
      </w:pPr>
      <w:r w:rsidRPr="00E667F2">
        <w:rPr>
          <w:noProof/>
        </w:rPr>
        <w:t>[6]</w:t>
      </w:r>
      <w:r w:rsidRPr="00E667F2">
        <w:rPr>
          <w:noProof/>
        </w:rPr>
        <w:tab/>
        <w:t>“What is LiDAR technology and how does it work? – Geospatial World.” https://www.geospatialworld.net/blogs/what-is-lidar-technology-and-how-does-it-work/ (accessed Nov. 30, 2021).</w:t>
      </w:r>
    </w:p>
    <w:p w14:paraId="50C16533" w14:textId="77777777" w:rsidR="00E667F2" w:rsidRPr="00E667F2" w:rsidRDefault="00E667F2" w:rsidP="00E667F2">
      <w:pPr>
        <w:widowControl w:val="0"/>
        <w:autoSpaceDE w:val="0"/>
        <w:autoSpaceDN w:val="0"/>
        <w:adjustRightInd w:val="0"/>
        <w:ind w:left="640" w:hanging="640"/>
        <w:rPr>
          <w:noProof/>
        </w:rPr>
      </w:pPr>
      <w:r w:rsidRPr="00E667F2">
        <w:rPr>
          <w:noProof/>
        </w:rPr>
        <w:t>[7]</w:t>
      </w:r>
      <w:r w:rsidRPr="00E667F2">
        <w:rPr>
          <w:noProof/>
        </w:rPr>
        <w:tab/>
        <w:t>“Understanding How Ultrasonic Sensors Work |.” https://www.maxbotix.com/articles/how-ultrasonic-sensors-work.htm (accessed Nov. 30, 2021).</w:t>
      </w:r>
    </w:p>
    <w:p w14:paraId="26543D88" w14:textId="77777777" w:rsidR="00E667F2" w:rsidRPr="00E667F2" w:rsidRDefault="00E667F2" w:rsidP="00E667F2">
      <w:pPr>
        <w:widowControl w:val="0"/>
        <w:autoSpaceDE w:val="0"/>
        <w:autoSpaceDN w:val="0"/>
        <w:adjustRightInd w:val="0"/>
        <w:ind w:left="640" w:hanging="640"/>
        <w:rPr>
          <w:noProof/>
        </w:rPr>
      </w:pPr>
      <w:r w:rsidRPr="00E667F2">
        <w:rPr>
          <w:noProof/>
        </w:rPr>
        <w:t>[8]</w:t>
      </w:r>
      <w:r w:rsidRPr="00E667F2">
        <w:rPr>
          <w:noProof/>
        </w:rPr>
        <w:tab/>
        <w:t>“Infrared Sensors Overview: Types, Functioning and Use Cases | Kisi.” https://www.getkisi.com/guides/infrared-sensors (accessed Nov. 30, 2021).</w:t>
      </w:r>
    </w:p>
    <w:p w14:paraId="08C94DD8" w14:textId="77777777" w:rsidR="00E667F2" w:rsidRPr="00E667F2" w:rsidRDefault="00E667F2" w:rsidP="00E667F2">
      <w:pPr>
        <w:widowControl w:val="0"/>
        <w:autoSpaceDE w:val="0"/>
        <w:autoSpaceDN w:val="0"/>
        <w:adjustRightInd w:val="0"/>
        <w:ind w:left="640" w:hanging="640"/>
        <w:rPr>
          <w:noProof/>
        </w:rPr>
      </w:pPr>
      <w:r w:rsidRPr="00E667F2">
        <w:rPr>
          <w:noProof/>
        </w:rPr>
        <w:t>[9]</w:t>
      </w:r>
      <w:r w:rsidRPr="00E667F2">
        <w:rPr>
          <w:noProof/>
        </w:rPr>
        <w:tab/>
        <w:t>“Types of Arduino Boards : Working and Their Comparision.” https://www.elprocus.com/different-types-of-arduino-boards/ (accessed Nov. 19, 2021).</w:t>
      </w:r>
    </w:p>
    <w:p w14:paraId="2DBC1D3A" w14:textId="77777777" w:rsidR="00E667F2" w:rsidRPr="00E667F2" w:rsidRDefault="00E667F2" w:rsidP="00E667F2">
      <w:pPr>
        <w:widowControl w:val="0"/>
        <w:autoSpaceDE w:val="0"/>
        <w:autoSpaceDN w:val="0"/>
        <w:adjustRightInd w:val="0"/>
        <w:ind w:left="640" w:hanging="640"/>
        <w:rPr>
          <w:noProof/>
        </w:rPr>
      </w:pPr>
      <w:r w:rsidRPr="00E667F2">
        <w:rPr>
          <w:noProof/>
        </w:rPr>
        <w:t>[10]</w:t>
      </w:r>
      <w:r w:rsidRPr="00E667F2">
        <w:rPr>
          <w:noProof/>
        </w:rPr>
        <w:tab/>
        <w:t>“What are the differences between Raspberry Pi and Arduino?” https://www.electronicshub.org/raspberry-pi-vs-arduino/ (accessed Nov. 19, 2021).</w:t>
      </w:r>
    </w:p>
    <w:p w14:paraId="24BA1808" w14:textId="77777777" w:rsidR="00E667F2" w:rsidRPr="00E667F2" w:rsidRDefault="00E667F2" w:rsidP="00E667F2">
      <w:pPr>
        <w:widowControl w:val="0"/>
        <w:autoSpaceDE w:val="0"/>
        <w:autoSpaceDN w:val="0"/>
        <w:adjustRightInd w:val="0"/>
        <w:ind w:left="640" w:hanging="640"/>
        <w:rPr>
          <w:noProof/>
        </w:rPr>
      </w:pPr>
      <w:r w:rsidRPr="00E667F2">
        <w:rPr>
          <w:noProof/>
        </w:rPr>
        <w:t>[11]</w:t>
      </w:r>
      <w:r w:rsidRPr="00E667F2">
        <w:rPr>
          <w:noProof/>
        </w:rPr>
        <w:tab/>
        <w:t>“Overview | Details | Hackaday.io.” https://hackaday.io/project/160621-the-ottermobile/log/151358-overview (accessed Nov. 26, 2021).</w:t>
      </w:r>
    </w:p>
    <w:p w14:paraId="1238BC35" w14:textId="77777777" w:rsidR="00E667F2" w:rsidRPr="00E667F2" w:rsidRDefault="00E667F2" w:rsidP="00E667F2">
      <w:pPr>
        <w:widowControl w:val="0"/>
        <w:autoSpaceDE w:val="0"/>
        <w:autoSpaceDN w:val="0"/>
        <w:adjustRightInd w:val="0"/>
        <w:ind w:left="640" w:hanging="640"/>
        <w:rPr>
          <w:noProof/>
        </w:rPr>
      </w:pPr>
      <w:r w:rsidRPr="00E667F2">
        <w:rPr>
          <w:noProof/>
        </w:rPr>
        <w:t>[12]</w:t>
      </w:r>
      <w:r w:rsidRPr="00E667F2">
        <w:rPr>
          <w:noProof/>
        </w:rPr>
        <w:tab/>
        <w:t xml:space="preserve">A. Fiebig, P. Marla, and R. Sottek, “Noise of electric and combustion-powered scooters and resulting annoyance,” </w:t>
      </w:r>
      <w:r w:rsidRPr="00E667F2">
        <w:rPr>
          <w:i/>
          <w:iCs/>
          <w:noProof/>
        </w:rPr>
        <w:t>Proc. - Eur. Conf. Noise Control</w:t>
      </w:r>
      <w:r w:rsidRPr="00E667F2">
        <w:rPr>
          <w:noProof/>
        </w:rPr>
        <w:t>, pp. 1069–1074, 2012.</w:t>
      </w:r>
    </w:p>
    <w:p w14:paraId="2598F3CE" w14:textId="77777777" w:rsidR="00E667F2" w:rsidRPr="00E667F2" w:rsidRDefault="00E667F2" w:rsidP="00E667F2">
      <w:pPr>
        <w:widowControl w:val="0"/>
        <w:autoSpaceDE w:val="0"/>
        <w:autoSpaceDN w:val="0"/>
        <w:adjustRightInd w:val="0"/>
        <w:ind w:left="640" w:hanging="640"/>
        <w:rPr>
          <w:noProof/>
        </w:rPr>
      </w:pPr>
      <w:r w:rsidRPr="00E667F2">
        <w:rPr>
          <w:noProof/>
        </w:rPr>
        <w:t>[13]</w:t>
      </w:r>
      <w:r w:rsidRPr="00E667F2">
        <w:rPr>
          <w:noProof/>
        </w:rPr>
        <w:tab/>
        <w:t>“Engineer Agreement.” https://www.saudieng.sa/English/EngineerCorner/Pages/CharterEngineer.aspx (accessed Oct. 05, 2020).</w:t>
      </w:r>
    </w:p>
    <w:p w14:paraId="77CDE24D" w14:textId="77777777" w:rsidR="00E667F2" w:rsidRPr="00E667F2" w:rsidRDefault="00E667F2" w:rsidP="00E667F2">
      <w:pPr>
        <w:widowControl w:val="0"/>
        <w:autoSpaceDE w:val="0"/>
        <w:autoSpaceDN w:val="0"/>
        <w:adjustRightInd w:val="0"/>
        <w:ind w:left="640" w:hanging="640"/>
        <w:rPr>
          <w:noProof/>
        </w:rPr>
      </w:pPr>
      <w:r w:rsidRPr="00E667F2">
        <w:rPr>
          <w:noProof/>
        </w:rPr>
        <w:t>[14]</w:t>
      </w:r>
      <w:r w:rsidRPr="00E667F2">
        <w:rPr>
          <w:noProof/>
        </w:rPr>
        <w:tab/>
        <w:t>“We’ve Entered a New Era of Streaming Health Care. Now What? - IEEE Spectrum.” https://spectrum.ieee.org/digital-health (accessed Nov. 08, 2021).</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1544B32C" w:rsidR="00A76916" w:rsidRDefault="00A76916" w:rsidP="00614F55">
      <w:pPr>
        <w:rPr>
          <w:rFonts w:asciiTheme="majorBidi" w:hAnsiTheme="majorBidi" w:cstheme="majorBidi"/>
          <w:caps/>
        </w:rPr>
      </w:pPr>
    </w:p>
    <w:p w14:paraId="079A504A" w14:textId="4606EE4A" w:rsidR="007C67B8" w:rsidRDefault="007C67B8" w:rsidP="00614F55">
      <w:pPr>
        <w:rPr>
          <w:rFonts w:asciiTheme="majorBidi" w:hAnsiTheme="majorBidi" w:cstheme="majorBidi"/>
          <w:caps/>
        </w:rPr>
      </w:pPr>
    </w:p>
    <w:p w14:paraId="12F06AB2" w14:textId="2C39F207" w:rsidR="007C67B8" w:rsidRDefault="007C67B8" w:rsidP="00614F55">
      <w:pPr>
        <w:rPr>
          <w:rFonts w:asciiTheme="majorBidi" w:hAnsiTheme="majorBidi" w:cstheme="majorBidi"/>
          <w:caps/>
        </w:rPr>
      </w:pPr>
    </w:p>
    <w:p w14:paraId="4606B555" w14:textId="0A675FF7" w:rsidR="007C67B8" w:rsidRDefault="007C67B8" w:rsidP="00614F55">
      <w:pPr>
        <w:rPr>
          <w:rFonts w:asciiTheme="majorBidi" w:hAnsiTheme="majorBidi" w:cstheme="majorBidi"/>
          <w:caps/>
        </w:rPr>
      </w:pPr>
    </w:p>
    <w:p w14:paraId="3AD9314A" w14:textId="3944C451" w:rsidR="007C67B8" w:rsidRDefault="007C67B8" w:rsidP="00614F55">
      <w:pPr>
        <w:rPr>
          <w:rFonts w:asciiTheme="majorBidi" w:hAnsiTheme="majorBidi" w:cstheme="majorBidi"/>
          <w:caps/>
        </w:rPr>
      </w:pPr>
    </w:p>
    <w:p w14:paraId="1E2C2880" w14:textId="1F1A7E82" w:rsidR="007C67B8" w:rsidRDefault="007C67B8" w:rsidP="00614F55">
      <w:pPr>
        <w:rPr>
          <w:rFonts w:asciiTheme="majorBidi" w:hAnsiTheme="majorBidi" w:cstheme="majorBidi"/>
          <w:caps/>
        </w:rPr>
      </w:pPr>
    </w:p>
    <w:p w14:paraId="56740A0E" w14:textId="3CB2AA35" w:rsidR="007C67B8" w:rsidRDefault="007C67B8" w:rsidP="00614F55">
      <w:pPr>
        <w:rPr>
          <w:rFonts w:asciiTheme="majorBidi" w:hAnsiTheme="majorBidi" w:cstheme="majorBidi"/>
          <w:caps/>
        </w:rPr>
      </w:pPr>
    </w:p>
    <w:p w14:paraId="2D38750B" w14:textId="69EEECE7" w:rsidR="007C67B8" w:rsidRDefault="007C67B8" w:rsidP="00614F55">
      <w:pPr>
        <w:rPr>
          <w:rFonts w:asciiTheme="majorBidi" w:hAnsiTheme="majorBidi" w:cstheme="majorBidi"/>
          <w:caps/>
        </w:rPr>
      </w:pPr>
    </w:p>
    <w:p w14:paraId="0E0345D1" w14:textId="2E9A2BFB" w:rsidR="007C67B8" w:rsidRDefault="007C67B8" w:rsidP="00614F55">
      <w:pPr>
        <w:rPr>
          <w:rFonts w:asciiTheme="majorBidi" w:hAnsiTheme="majorBidi" w:cstheme="majorBidi"/>
          <w:caps/>
        </w:rPr>
      </w:pPr>
    </w:p>
    <w:p w14:paraId="6B9619D7" w14:textId="786A4F41" w:rsidR="007C67B8" w:rsidRDefault="007C67B8" w:rsidP="00614F55">
      <w:pPr>
        <w:rPr>
          <w:rFonts w:asciiTheme="majorBidi" w:hAnsiTheme="majorBidi" w:cstheme="majorBidi"/>
          <w:caps/>
        </w:rPr>
      </w:pPr>
    </w:p>
    <w:p w14:paraId="216F5E16" w14:textId="48793401" w:rsidR="007C67B8" w:rsidRDefault="007C67B8" w:rsidP="00614F55">
      <w:pPr>
        <w:rPr>
          <w:rFonts w:asciiTheme="majorBidi" w:hAnsiTheme="majorBidi" w:cstheme="majorBidi"/>
          <w:caps/>
        </w:rPr>
      </w:pPr>
    </w:p>
    <w:p w14:paraId="6CCCE52D" w14:textId="0B80CEE2" w:rsidR="007C67B8" w:rsidRDefault="007C67B8" w:rsidP="00614F55">
      <w:pPr>
        <w:rPr>
          <w:rFonts w:asciiTheme="majorBidi" w:hAnsiTheme="majorBidi" w:cstheme="majorBidi"/>
          <w:caps/>
        </w:rPr>
      </w:pPr>
    </w:p>
    <w:p w14:paraId="678D7E5A" w14:textId="3A354320" w:rsidR="007C67B8" w:rsidRDefault="007C67B8" w:rsidP="00614F55">
      <w:pPr>
        <w:rPr>
          <w:rFonts w:asciiTheme="majorBidi" w:hAnsiTheme="majorBidi" w:cstheme="majorBidi"/>
          <w:caps/>
        </w:rPr>
      </w:pPr>
    </w:p>
    <w:p w14:paraId="285CE2D7" w14:textId="0E771F23" w:rsidR="007C67B8" w:rsidRDefault="007C67B8" w:rsidP="00614F55">
      <w:pPr>
        <w:rPr>
          <w:rFonts w:asciiTheme="majorBidi" w:hAnsiTheme="majorBidi" w:cstheme="majorBidi"/>
          <w:caps/>
        </w:rPr>
      </w:pPr>
    </w:p>
    <w:p w14:paraId="0AF22AB4" w14:textId="075CFC95" w:rsidR="007C67B8" w:rsidRDefault="007C67B8" w:rsidP="00614F55">
      <w:pPr>
        <w:rPr>
          <w:rFonts w:asciiTheme="majorBidi" w:hAnsiTheme="majorBidi" w:cstheme="majorBidi"/>
          <w:caps/>
        </w:rPr>
      </w:pPr>
    </w:p>
    <w:p w14:paraId="155294A8" w14:textId="1C1DB12C" w:rsidR="007C67B8" w:rsidRDefault="007C67B8" w:rsidP="00614F55">
      <w:pPr>
        <w:rPr>
          <w:rFonts w:asciiTheme="majorBidi" w:hAnsiTheme="majorBidi" w:cstheme="majorBidi"/>
          <w:caps/>
        </w:rPr>
      </w:pPr>
    </w:p>
    <w:p w14:paraId="3A22AB0B" w14:textId="5F089877" w:rsidR="007C67B8" w:rsidRDefault="007C67B8" w:rsidP="00614F55">
      <w:pPr>
        <w:rPr>
          <w:rFonts w:asciiTheme="majorBidi" w:hAnsiTheme="majorBidi" w:cstheme="majorBidi"/>
          <w:caps/>
        </w:rPr>
      </w:pPr>
    </w:p>
    <w:p w14:paraId="2B3F8409" w14:textId="29659165"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t>APPENDIX B: solution impacts</w:t>
      </w:r>
    </w:p>
    <w:p w14:paraId="113A483E" w14:textId="77777777"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are able to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w:t>
      </w:r>
      <w:proofErr w:type="spellStart"/>
      <w:r>
        <w:rPr>
          <w:rFonts w:asciiTheme="majorBidi" w:hAnsiTheme="majorBidi" w:cstheme="majorBidi"/>
        </w:rPr>
        <w:t>Kylian</w:t>
      </w:r>
      <w:proofErr w:type="spellEnd"/>
      <w:r>
        <w:rPr>
          <w:rFonts w:asciiTheme="majorBidi" w:hAnsiTheme="majorBidi" w:cstheme="majorBidi"/>
        </w:rPr>
        <w:t xml:space="preserve"> </w:t>
      </w:r>
      <w:proofErr w:type="spellStart"/>
      <w:r>
        <w:rPr>
          <w:rFonts w:asciiTheme="majorBidi" w:hAnsiTheme="majorBidi" w:cstheme="majorBidi"/>
        </w:rPr>
        <w:t>Mbappe</w:t>
      </w:r>
      <w:proofErr w:type="spellEnd"/>
      <w:r>
        <w:rPr>
          <w:rFonts w:asciiTheme="majorBidi" w:hAnsiTheme="majorBidi" w:cstheme="majorBidi"/>
        </w:rPr>
        <w:t xml:space="preserv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 xml:space="preserve">Another aspect is the magnus effect. I had no idea that the players were using physics to perfect certain shots to boost their chances of scoring a goal. Many techniques are based on scientific </w:t>
      </w:r>
      <w:proofErr w:type="gramStart"/>
      <w:r>
        <w:rPr>
          <w:rFonts w:asciiTheme="majorBidi" w:hAnsiTheme="majorBidi" w:cstheme="majorBidi"/>
        </w:rPr>
        <w:t>fact</w:t>
      </w:r>
      <w:proofErr w:type="gramEnd"/>
      <w:r>
        <w:rPr>
          <w:rFonts w:asciiTheme="majorBidi" w:hAnsiTheme="majorBidi" w:cstheme="majorBidi"/>
        </w:rPr>
        <w:t xml:space="preserve">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 xml:space="preserve">The information provided in this article has refreshed my memory on physics. Furthermore, sports </w:t>
      </w:r>
      <w:proofErr w:type="gramStart"/>
      <w:r>
        <w:rPr>
          <w:rFonts w:asciiTheme="majorBidi" w:hAnsiTheme="majorBidi" w:cstheme="majorBidi"/>
        </w:rPr>
        <w:t>has</w:t>
      </w:r>
      <w:proofErr w:type="gramEnd"/>
      <w:r>
        <w:rPr>
          <w:rFonts w:asciiTheme="majorBidi" w:hAnsiTheme="majorBidi" w:cstheme="majorBidi"/>
        </w:rPr>
        <w:t xml:space="preserve">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77777777" w:rsidR="007C67B8" w:rsidRPr="004526A7" w:rsidRDefault="007C67B8" w:rsidP="007C67B8">
      <w:pPr>
        <w:rPr>
          <w:rFonts w:asciiTheme="majorBidi" w:hAnsiTheme="majorBidi" w:cstheme="majorBidi"/>
          <w:b/>
          <w:bCs/>
        </w:rPr>
      </w:pPr>
      <w:r w:rsidRPr="004526A7">
        <w:rPr>
          <w:rFonts w:asciiTheme="majorBidi" w:hAnsiTheme="majorBidi" w:cstheme="majorBidi"/>
          <w:b/>
          <w:bCs/>
        </w:rPr>
        <w:lastRenderedPageBreak/>
        <w:t>Environmental Article: How to Solve the Climate Change Problem []:</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final outcome.</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w:t>
      </w:r>
      <w:proofErr w:type="gramStart"/>
      <w:r w:rsidRPr="004526A7">
        <w:rPr>
          <w:rFonts w:asciiTheme="majorBidi" w:hAnsiTheme="majorBidi" w:cstheme="majorBidi"/>
        </w:rPr>
        <w:t>Power</w:t>
      </w:r>
      <w:proofErr w:type="gramEnd"/>
      <w:r w:rsidRPr="004526A7">
        <w:rPr>
          <w:rFonts w:asciiTheme="majorBidi" w:hAnsiTheme="majorBidi" w:cstheme="majorBidi"/>
        </w:rPr>
        <w:t xml:space="preserve"> Engineering related jobs can be created from the climate change solutions. It could also open up a new field of electrical engineering. </w:t>
      </w:r>
    </w:p>
    <w:p w14:paraId="46DB67D4" w14:textId="77777777" w:rsidR="007C67B8" w:rsidRDefault="007C67B8" w:rsidP="007C67B8">
      <w:pPr>
        <w:rPr>
          <w:rFonts w:asciiTheme="majorBidi" w:hAnsiTheme="majorBidi" w:cstheme="majorBidi"/>
        </w:rPr>
      </w:pPr>
    </w:p>
    <w:p w14:paraId="2AD9C20E" w14:textId="77777777"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really mor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146407A9" w:rsidR="007C67B8" w:rsidRPr="009678BF" w:rsidRDefault="007C67B8" w:rsidP="007C67B8">
      <w:pPr>
        <w:ind w:firstLine="720"/>
        <w:jc w:val="both"/>
      </w:pPr>
      <w:r w:rsidRPr="009678BF">
        <w:t xml:space="preserve">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w:t>
      </w:r>
      <w:proofErr w:type="spellStart"/>
      <w:r w:rsidRPr="009678BF">
        <w:t>Nightware</w:t>
      </w:r>
      <w:proofErr w:type="spellEnd"/>
      <w:r w:rsidRPr="009678BF">
        <w:t>. Which is a system that helps people with PTSD-associated nightmares get better sleep by delivering a vibration stimulus if it detects that the user is having a nightmare, which ends the nightmare without waking the user.</w:t>
      </w:r>
      <w:r w:rsidRPr="009678BF">
        <w:fldChar w:fldCharType="begin" w:fldLock="1"/>
      </w:r>
      <w:r w:rsidR="00E667F2">
        <w:instrText>ADDIN CSL_CITATION {"citationItems":[{"id":"ITEM-1","itemData":{"URL":"https://spectrum.ieee.org/digital-health","accessed":{"date-parts":[["2021","11","8"]]},"id":"ITEM-1","issued":{"date-parts":[["0"]]},"title":"We've Entered a New Era of Streaming Health Care. Now What? - IEEE Spectrum","type":"webpage"},"uris":["http://www.mendeley.com/documents/?uuid=1b5dac01-22bb-354a-afba-dcc249606944"]}],"mendeley":{"formattedCitation":"[14]","plainTextFormattedCitation":"[14]","previouslyFormattedCitation":"[13]"},"properties":{"noteIndex":0},"schema":"https://github.com/citation-style-language/schema/raw/master/csl-citation.json"}</w:instrText>
      </w:r>
      <w:r w:rsidRPr="009678BF">
        <w:fldChar w:fldCharType="separate"/>
      </w:r>
      <w:r w:rsidR="00E667F2" w:rsidRPr="00E667F2">
        <w:rPr>
          <w:noProof/>
        </w:rPr>
        <w:t>[14]</w:t>
      </w:r>
      <w:r w:rsidRPr="009678BF">
        <w:fldChar w:fldCharType="end"/>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lastRenderedPageBreak/>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77777777"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t>[Business Article]: Automated video editors will intelligently merge simultaneous streams of events</w:t>
      </w:r>
    </w:p>
    <w:p w14:paraId="022ABAD3" w14:textId="7889BD06" w:rsidR="007C67B8" w:rsidRDefault="007C67B8" w:rsidP="00C2789D">
      <w:pPr>
        <w:jc w:val="both"/>
      </w:pPr>
      <w:r>
        <w:tab/>
      </w:r>
      <w:r w:rsidRPr="0073137E">
        <w:t xml:space="preserve">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w:t>
      </w:r>
      <w:proofErr w:type="spellStart"/>
      <w:r w:rsidRPr="0073137E">
        <w:t>multicam</w:t>
      </w:r>
      <w:proofErr w:type="spellEnd"/>
      <w:r w:rsidRPr="0073137E">
        <w:t xml:space="preserve"> video production. The writer expects this to happen within the upcoming few years. As there are already AI systems with great powers in object recognition and video processing our smartphones. The basis of the systems includes joining multiple cameras and </w:t>
      </w:r>
      <w:proofErr w:type="gramStart"/>
      <w:r w:rsidRPr="0073137E">
        <w:t>a</w:t>
      </w:r>
      <w:proofErr w:type="gramEnd"/>
      <w:r w:rsidRPr="0073137E">
        <w:t xml:space="preserve">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r>
      <w:proofErr w:type="gramStart"/>
      <w:r w:rsidRPr="0073137E">
        <w:t>As an electrical engineer, this article</w:t>
      </w:r>
      <w:proofErr w:type="gramEnd"/>
      <w:r w:rsidRPr="0073137E">
        <w:t xml:space="preserv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p>
    <w:p w14:paraId="24955CB5" w14:textId="0E2E23CE" w:rsidR="00A939A1" w:rsidRDefault="00A939A1" w:rsidP="00A939A1">
      <w:pPr>
        <w:pStyle w:val="MainHeadings"/>
        <w:numPr>
          <w:ilvl w:val="0"/>
          <w:numId w:val="0"/>
        </w:numPr>
        <w:ind w:left="432" w:hanging="432"/>
        <w:jc w:val="both"/>
        <w:rPr>
          <w:b w:val="0"/>
          <w:bCs w:val="0"/>
          <w:sz w:val="22"/>
          <w:szCs w:val="22"/>
        </w:rPr>
      </w:pPr>
    </w:p>
    <w:p w14:paraId="0D81620F" w14:textId="77777777" w:rsidR="002D279B" w:rsidRPr="004364FF" w:rsidRDefault="002D279B" w:rsidP="00C229FE">
      <w:pPr>
        <w:pStyle w:val="MainHeadings"/>
        <w:numPr>
          <w:ilvl w:val="0"/>
          <w:numId w:val="0"/>
        </w:numPr>
        <w:ind w:left="432" w:hanging="432"/>
        <w:jc w:val="both"/>
        <w:rPr>
          <w:b w:val="0"/>
          <w:bCs w:val="0"/>
          <w:sz w:val="22"/>
          <w:szCs w:val="22"/>
        </w:rPr>
      </w:pPr>
    </w:p>
    <w:p w14:paraId="1ECE0FF2" w14:textId="42C84BDD" w:rsidR="004364FF" w:rsidRPr="009678BF" w:rsidRDefault="004364FF" w:rsidP="004364FF">
      <w:pPr>
        <w:jc w:val="both"/>
      </w:pPr>
    </w:p>
    <w:p w14:paraId="4603C018" w14:textId="77777777" w:rsidR="007C67B8" w:rsidRPr="007C67B8" w:rsidRDefault="007C67B8" w:rsidP="007C67B8"/>
    <w:p w14:paraId="3EDFD01B" w14:textId="77777777" w:rsidR="007C67B8" w:rsidRDefault="007C67B8" w:rsidP="00614F55">
      <w:pPr>
        <w:rPr>
          <w:rFonts w:asciiTheme="majorBidi" w:hAnsiTheme="majorBidi" w:cstheme="majorBidi"/>
          <w:caps/>
        </w:rPr>
      </w:pPr>
    </w:p>
    <w:p w14:paraId="373543EF" w14:textId="77777777" w:rsidR="00A76916" w:rsidRDefault="00A76916" w:rsidP="00614F55">
      <w:pPr>
        <w:rPr>
          <w:rFonts w:asciiTheme="majorBidi" w:hAnsiTheme="majorBidi" w:cstheme="majorBidi"/>
          <w:caps/>
        </w:rPr>
      </w:pPr>
    </w:p>
    <w:p w14:paraId="5D026C4F" w14:textId="77777777" w:rsidR="00A76916" w:rsidRDefault="00A76916" w:rsidP="00614F55">
      <w:pPr>
        <w:rPr>
          <w:rFonts w:asciiTheme="majorBidi" w:hAnsiTheme="majorBidi" w:cstheme="majorBidi"/>
          <w:caps/>
        </w:rPr>
      </w:pPr>
    </w:p>
    <w:p w14:paraId="0312ADD7" w14:textId="00C02752" w:rsidR="00A76916" w:rsidRDefault="00A76916" w:rsidP="00614F55">
      <w:pPr>
        <w:rPr>
          <w:rFonts w:asciiTheme="majorBidi" w:hAnsiTheme="majorBidi" w:cstheme="majorBidi"/>
          <w:caps/>
        </w:rPr>
      </w:pPr>
    </w:p>
    <w:p w14:paraId="66B119BA" w14:textId="77777777" w:rsidR="00094B3F" w:rsidRPr="00094B3F" w:rsidRDefault="00094B3F" w:rsidP="00614F55"/>
    <w:bookmarkEnd w:id="182"/>
    <w:bookmarkEnd w:id="183"/>
    <w:p w14:paraId="5D633DA9" w14:textId="43416465" w:rsidR="0048656F" w:rsidRPr="00E8117F" w:rsidRDefault="0048656F" w:rsidP="00614F55">
      <w:pPr>
        <w:rPr>
          <w:rFonts w:asciiTheme="majorBidi" w:eastAsiaTheme="minorHAnsi" w:hAnsiTheme="majorBidi" w:cstheme="majorBidi"/>
          <w:sz w:val="22"/>
          <w:szCs w:val="22"/>
          <w:lang w:eastAsia="en-US"/>
        </w:rPr>
      </w:pPr>
    </w:p>
    <w:p w14:paraId="3EB55507" w14:textId="77777777" w:rsidR="0048656F" w:rsidRPr="00E8117F" w:rsidRDefault="0048656F" w:rsidP="00614F55">
      <w:pPr>
        <w:rPr>
          <w:rFonts w:asciiTheme="majorBidi" w:eastAsiaTheme="minorHAnsi" w:hAnsiTheme="majorBidi" w:cstheme="majorBidi"/>
          <w:sz w:val="22"/>
          <w:szCs w:val="22"/>
          <w:lang w:eastAsia="en-US"/>
        </w:rPr>
      </w:pPr>
    </w:p>
    <w:p w14:paraId="376DE654" w14:textId="77777777" w:rsidR="00B20B16" w:rsidRPr="00E8117F" w:rsidRDefault="00B20B16" w:rsidP="00614F55">
      <w:pPr>
        <w:rPr>
          <w:rFonts w:asciiTheme="majorBidi" w:hAnsiTheme="majorBidi" w:cstheme="majorBidi"/>
        </w:rPr>
      </w:pPr>
    </w:p>
    <w:p w14:paraId="6E8AC7E7" w14:textId="77777777" w:rsidR="00B20B16" w:rsidRPr="00E8117F" w:rsidRDefault="00B20B16" w:rsidP="00614F55">
      <w:pPr>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301D4" w14:textId="77777777" w:rsidR="00DB3F9C" w:rsidRDefault="00DB3F9C">
      <w:r>
        <w:separator/>
      </w:r>
    </w:p>
  </w:endnote>
  <w:endnote w:type="continuationSeparator" w:id="0">
    <w:p w14:paraId="51405929" w14:textId="77777777" w:rsidR="00DB3F9C" w:rsidRDefault="00DB3F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60131" w14:textId="77777777" w:rsidR="00DB3F9C" w:rsidRDefault="00DB3F9C">
      <w:r>
        <w:separator/>
      </w:r>
    </w:p>
  </w:footnote>
  <w:footnote w:type="continuationSeparator" w:id="0">
    <w:p w14:paraId="001F864E" w14:textId="77777777" w:rsidR="00DB3F9C" w:rsidRDefault="00DB3F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330D1"/>
    <w:rsid w:val="0004443B"/>
    <w:rsid w:val="000561CC"/>
    <w:rsid w:val="00082682"/>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643CA"/>
    <w:rsid w:val="001708A4"/>
    <w:rsid w:val="00170D67"/>
    <w:rsid w:val="00180B27"/>
    <w:rsid w:val="00182FAE"/>
    <w:rsid w:val="001C393A"/>
    <w:rsid w:val="001D1EC1"/>
    <w:rsid w:val="001F5244"/>
    <w:rsid w:val="00204701"/>
    <w:rsid w:val="002565E4"/>
    <w:rsid w:val="00277242"/>
    <w:rsid w:val="00280E3D"/>
    <w:rsid w:val="00282ED8"/>
    <w:rsid w:val="0029200D"/>
    <w:rsid w:val="002A6A5A"/>
    <w:rsid w:val="002D0C20"/>
    <w:rsid w:val="002D279B"/>
    <w:rsid w:val="002F5229"/>
    <w:rsid w:val="0031012F"/>
    <w:rsid w:val="00332396"/>
    <w:rsid w:val="00346454"/>
    <w:rsid w:val="00347590"/>
    <w:rsid w:val="00384D85"/>
    <w:rsid w:val="003B3C7C"/>
    <w:rsid w:val="003B6A0A"/>
    <w:rsid w:val="003C4BC2"/>
    <w:rsid w:val="003C55C4"/>
    <w:rsid w:val="003E0F42"/>
    <w:rsid w:val="003E3150"/>
    <w:rsid w:val="003F508C"/>
    <w:rsid w:val="00412A1A"/>
    <w:rsid w:val="00426434"/>
    <w:rsid w:val="004364FF"/>
    <w:rsid w:val="00446DEA"/>
    <w:rsid w:val="004542AC"/>
    <w:rsid w:val="0048656F"/>
    <w:rsid w:val="004977D7"/>
    <w:rsid w:val="004D3E2F"/>
    <w:rsid w:val="004E4101"/>
    <w:rsid w:val="004F1B5F"/>
    <w:rsid w:val="005139B1"/>
    <w:rsid w:val="00533EFF"/>
    <w:rsid w:val="0055730C"/>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6B1E20"/>
    <w:rsid w:val="006D6FE4"/>
    <w:rsid w:val="00704D2F"/>
    <w:rsid w:val="00711F4E"/>
    <w:rsid w:val="0075430C"/>
    <w:rsid w:val="00754354"/>
    <w:rsid w:val="00777CE0"/>
    <w:rsid w:val="007952A4"/>
    <w:rsid w:val="007A0B8F"/>
    <w:rsid w:val="007A727A"/>
    <w:rsid w:val="007A731C"/>
    <w:rsid w:val="007C67B8"/>
    <w:rsid w:val="00820EA1"/>
    <w:rsid w:val="00831178"/>
    <w:rsid w:val="00833E49"/>
    <w:rsid w:val="008358DF"/>
    <w:rsid w:val="00876565"/>
    <w:rsid w:val="008824DC"/>
    <w:rsid w:val="00892A8F"/>
    <w:rsid w:val="008A6469"/>
    <w:rsid w:val="008B0339"/>
    <w:rsid w:val="008B5539"/>
    <w:rsid w:val="008C0BA4"/>
    <w:rsid w:val="008D5C2A"/>
    <w:rsid w:val="0092020B"/>
    <w:rsid w:val="009274DE"/>
    <w:rsid w:val="0093691A"/>
    <w:rsid w:val="009D6DF7"/>
    <w:rsid w:val="009E42F2"/>
    <w:rsid w:val="00A114A9"/>
    <w:rsid w:val="00A25D70"/>
    <w:rsid w:val="00A63EBC"/>
    <w:rsid w:val="00A7664C"/>
    <w:rsid w:val="00A76916"/>
    <w:rsid w:val="00A939A1"/>
    <w:rsid w:val="00AA0BB9"/>
    <w:rsid w:val="00AA71F7"/>
    <w:rsid w:val="00AB17CD"/>
    <w:rsid w:val="00AB548E"/>
    <w:rsid w:val="00B20B16"/>
    <w:rsid w:val="00B26C92"/>
    <w:rsid w:val="00B31B40"/>
    <w:rsid w:val="00B646D4"/>
    <w:rsid w:val="00B803F4"/>
    <w:rsid w:val="00BC2486"/>
    <w:rsid w:val="00BC4176"/>
    <w:rsid w:val="00BC41D6"/>
    <w:rsid w:val="00BC77B0"/>
    <w:rsid w:val="00BD65B5"/>
    <w:rsid w:val="00C15FED"/>
    <w:rsid w:val="00C229FE"/>
    <w:rsid w:val="00C24D98"/>
    <w:rsid w:val="00C2789D"/>
    <w:rsid w:val="00C4217D"/>
    <w:rsid w:val="00C459E8"/>
    <w:rsid w:val="00C74864"/>
    <w:rsid w:val="00CA2941"/>
    <w:rsid w:val="00CA2A6D"/>
    <w:rsid w:val="00CB5E36"/>
    <w:rsid w:val="00CC18BD"/>
    <w:rsid w:val="00CC538E"/>
    <w:rsid w:val="00CD07FC"/>
    <w:rsid w:val="00D035A5"/>
    <w:rsid w:val="00D03EBB"/>
    <w:rsid w:val="00D1469F"/>
    <w:rsid w:val="00D2477A"/>
    <w:rsid w:val="00D2536F"/>
    <w:rsid w:val="00D34399"/>
    <w:rsid w:val="00D36A42"/>
    <w:rsid w:val="00D402F5"/>
    <w:rsid w:val="00D43966"/>
    <w:rsid w:val="00DA6BD6"/>
    <w:rsid w:val="00DB3F9C"/>
    <w:rsid w:val="00DB7D08"/>
    <w:rsid w:val="00DC252F"/>
    <w:rsid w:val="00DC27F4"/>
    <w:rsid w:val="00DD1FC7"/>
    <w:rsid w:val="00DF4F3D"/>
    <w:rsid w:val="00E018CD"/>
    <w:rsid w:val="00E02327"/>
    <w:rsid w:val="00E112F4"/>
    <w:rsid w:val="00E16035"/>
    <w:rsid w:val="00E23CFA"/>
    <w:rsid w:val="00E667F2"/>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D016F"/>
    <w:rsid w:val="00FE09AD"/>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1.emf"/><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pn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image" Target="media/image16.png"/><Relationship Id="rId40" Type="http://schemas.openxmlformats.org/officeDocument/2006/relationships/image" Target="media/image20.emf"/><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footer" Target="footer2.xml"/><Relationship Id="rId8" Type="http://schemas.openxmlformats.org/officeDocument/2006/relationships/hyperlink" Target="file:///C:\Users\CurSold-PC\Desktop\Github%20project\on-campus-delivery-robot\reports\term-1-report\term1%20report.docx"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jpeg"/><Relationship Id="rId46" Type="http://schemas.openxmlformats.org/officeDocument/2006/relationships/image" Target="media/image24.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customXml" Target="ink/ink2.xml"/><Relationship Id="rId54" Type="http://schemas.openxmlformats.org/officeDocument/2006/relationships/image" Target="media/image32.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customXml" Target="ink/ink1.xml"/><Relationship Id="rId49" Type="http://schemas.openxmlformats.org/officeDocument/2006/relationships/image" Target="media/image27.png"/><Relationship Id="rId57" Type="http://schemas.openxmlformats.org/officeDocument/2006/relationships/header" Target="header1.xml"/><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0.png"/><Relationship Id="rId6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0</Pages>
  <Words>14931</Words>
  <Characters>85109</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2</cp:revision>
  <dcterms:created xsi:type="dcterms:W3CDTF">2021-11-30T13:29:00Z</dcterms:created>
  <dcterms:modified xsi:type="dcterms:W3CDTF">2021-11-3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